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04B6914C"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14608C40" w:rsidR="00F2645C" w:rsidRPr="008E69BA" w:rsidRDefault="007357A5" w:rsidP="001C5075">
      <w:pPr>
        <w:spacing w:line="480" w:lineRule="auto"/>
        <w:rPr>
          <w:rFonts w:cs="Times New Roman"/>
        </w:rPr>
      </w:pPr>
      <w:r>
        <w:rPr>
          <w:rFonts w:cs="Times New Roman"/>
        </w:rPr>
        <w:t xml:space="preserve">As environmental conditions </w:t>
      </w:r>
      <w:r w:rsidR="00FD2E16">
        <w:rPr>
          <w:rFonts w:cs="Times New Roman"/>
        </w:rPr>
        <w:t xml:space="preserve">continue to </w:t>
      </w:r>
      <w:r w:rsidR="0094090C" w:rsidRPr="008E69BA">
        <w:rPr>
          <w:rFonts w:cs="Times New Roman"/>
        </w:rPr>
        <w:t xml:space="preserve">change, the </w:t>
      </w:r>
      <w:r w:rsidR="00F2645C" w:rsidRPr="008E69BA">
        <w:rPr>
          <w:rFonts w:cs="Times New Roman"/>
        </w:rPr>
        <w:t>symbiosis between Scleractinian corals and photosynthetic dinoflagellates</w:t>
      </w:r>
      <w:r w:rsidR="00344A51" w:rsidRPr="008E69BA">
        <w:rPr>
          <w:rFonts w:cs="Times New Roman"/>
        </w:rPr>
        <w:t xml:space="preserve"> </w:t>
      </w:r>
      <w:r w:rsidR="00F2645C" w:rsidRPr="008E69BA">
        <w:rPr>
          <w:rFonts w:cs="Times New Roman"/>
        </w:rPr>
        <w:t xml:space="preserve">becomes increasingly critical. </w:t>
      </w:r>
      <w:r w:rsidR="00344A51" w:rsidRPr="008E69BA">
        <w:rPr>
          <w:rFonts w:cs="Times New Roman"/>
        </w:rPr>
        <w:t>Divergent clades</w:t>
      </w:r>
      <w:r w:rsidR="00C623A4" w:rsidRPr="008E69BA">
        <w:rPr>
          <w:rFonts w:cs="Times New Roman"/>
        </w:rPr>
        <w:t xml:space="preserve"> </w:t>
      </w:r>
      <w:r w:rsidR="00A17CDA" w:rsidRPr="008E69BA">
        <w:rPr>
          <w:rFonts w:cs="Times New Roman"/>
        </w:rPr>
        <w:t>with</w:t>
      </w:r>
      <w:r w:rsidR="00C623A4" w:rsidRPr="008E69BA">
        <w:rPr>
          <w:rFonts w:cs="Times New Roman"/>
        </w:rPr>
        <w:t xml:space="preserve">in the genus </w:t>
      </w:r>
      <w:r w:rsidR="00C623A4" w:rsidRPr="008E69BA">
        <w:rPr>
          <w:rFonts w:cs="Times New Roman"/>
          <w:i/>
        </w:rPr>
        <w:t>Symbiodinium</w:t>
      </w:r>
      <w:r w:rsidR="00344A51" w:rsidRPr="008E69BA">
        <w:rPr>
          <w:rFonts w:cs="Times New Roman"/>
        </w:rPr>
        <w:t xml:space="preserve"> </w:t>
      </w:r>
      <w:r w:rsidR="00C43F1F" w:rsidRPr="008E69BA">
        <w:rPr>
          <w:rFonts w:cs="Times New Roman"/>
        </w:rPr>
        <w:t>possess</w:t>
      </w:r>
      <w:r w:rsidR="0094090C" w:rsidRPr="008E69BA">
        <w:rPr>
          <w:rFonts w:cs="Times New Roman"/>
        </w:rPr>
        <w:t xml:space="preserve"> </w:t>
      </w:r>
      <w:r w:rsidR="00C43F1F" w:rsidRPr="008E69BA">
        <w:rPr>
          <w:rFonts w:cs="Times New Roman"/>
        </w:rPr>
        <w:t xml:space="preserve">functional </w:t>
      </w:r>
      <w:r w:rsidR="002A59CD" w:rsidRPr="008E69BA">
        <w:rPr>
          <w:rFonts w:cs="Times New Roman"/>
        </w:rPr>
        <w:t xml:space="preserve">optima lending to </w:t>
      </w:r>
      <w:r w:rsidR="00E61870" w:rsidRPr="008E69BA">
        <w:rPr>
          <w:rFonts w:cs="Times New Roman"/>
        </w:rPr>
        <w:t xml:space="preserve">different </w:t>
      </w:r>
      <w:r w:rsidR="00583362" w:rsidRPr="008E69BA">
        <w:rPr>
          <w:rFonts w:cs="Times New Roman"/>
        </w:rPr>
        <w:t>stress-tolerance</w:t>
      </w:r>
      <w:r w:rsidR="00E61870" w:rsidRPr="008E69BA">
        <w:rPr>
          <w:rFonts w:cs="Times New Roman"/>
        </w:rPr>
        <w:t>s</w:t>
      </w:r>
      <w:r w:rsidR="00C623A4" w:rsidRPr="008E69BA">
        <w:rPr>
          <w:rFonts w:cs="Times New Roman"/>
        </w:rPr>
        <w:t xml:space="preserve"> among symbionts</w:t>
      </w:r>
      <w:r w:rsidR="002A59CD" w:rsidRPr="008E69BA">
        <w:rPr>
          <w:rFonts w:cs="Times New Roman"/>
        </w:rPr>
        <w:t xml:space="preserve">. </w:t>
      </w:r>
      <w:r w:rsidR="00A17CDA" w:rsidRPr="008E69BA">
        <w:rPr>
          <w:rFonts w:cs="Times New Roman"/>
        </w:rPr>
        <w:t>However</w:t>
      </w:r>
      <w:r w:rsidR="00EA74DA" w:rsidRPr="008E69BA">
        <w:rPr>
          <w:rFonts w:cs="Times New Roman"/>
        </w:rPr>
        <w:t xml:space="preserve">, th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elucidat</w:t>
      </w:r>
      <w:r w:rsidR="00EA74DA" w:rsidRPr="008E69BA">
        <w:rPr>
          <w:rFonts w:cs="Times New Roman"/>
        </w:rPr>
        <w:t xml:space="preserve">ing </w:t>
      </w:r>
      <w:r w:rsidR="00C93343">
        <w:rPr>
          <w:rFonts w:cs="Times New Roman"/>
        </w:rPr>
        <w:t>resilience</w:t>
      </w:r>
      <w:r w:rsidR="00EA74DA" w:rsidRPr="008E69BA">
        <w:rPr>
          <w:rFonts w:cs="Times New Roman"/>
        </w:rPr>
        <w:t xml:space="preserve"> in coral populations.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xml:space="preserve">, </w:t>
      </w:r>
      <w:proofErr w:type="gramStart"/>
      <w:r w:rsidR="00F051E2" w:rsidRPr="008E69BA">
        <w:rPr>
          <w:rFonts w:cs="Times New Roman"/>
        </w:rPr>
        <w:t>USA</w:t>
      </w:r>
      <w:proofErr w:type="gramEnd"/>
      <w:r w:rsidR="009318F1">
        <w:rPr>
          <w:rFonts w:cs="Times New Roman"/>
        </w:rPr>
        <w:t xml:space="preserve"> for symbiont community analysis </w:t>
      </w:r>
      <w:r w:rsidR="0036483C">
        <w:rPr>
          <w:rFonts w:cs="Times New Roman"/>
        </w:rPr>
        <w:t>and temporal</w:t>
      </w:r>
      <w:r w:rsidR="009318F1">
        <w:rPr>
          <w:rFonts w:cs="Times New Roman"/>
        </w:rPr>
        <w:t xml:space="preserve"> monitoring</w:t>
      </w:r>
      <w:r w:rsidR="00EA74DA" w:rsidRPr="008E69BA">
        <w:rPr>
          <w:rFonts w:cs="Times New Roman"/>
        </w:rPr>
        <w:t>.</w:t>
      </w:r>
      <w:r w:rsidR="00C64B7B" w:rsidRPr="008E69BA">
        <w:rPr>
          <w:rFonts w:cs="Times New Roman"/>
        </w:rPr>
        <w:t xml:space="preserve"> </w:t>
      </w:r>
      <w:r w:rsidR="00C43F1F" w:rsidRPr="008E69BA">
        <w:rPr>
          <w:rFonts w:cs="Times New Roman"/>
        </w:rPr>
        <w:t>A total of 707 colonies were tagged and sampled from 16 patc</w:t>
      </w:r>
      <w:r w:rsidR="00EF53AD">
        <w:rPr>
          <w:rFonts w:cs="Times New Roman"/>
        </w:rPr>
        <w:t>h reefs and 9 fringing 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583362" w:rsidRPr="008E69BA">
        <w:rPr>
          <w:rFonts w:cs="Times New Roman"/>
        </w:rPr>
        <w:t xml:space="preserve"> dominance </w:t>
      </w:r>
      <w:r w:rsidR="00DC3CF0" w:rsidRPr="008E69BA">
        <w:rPr>
          <w:rFonts w:cs="Times New Roman"/>
        </w:rPr>
        <w:t>was</w:t>
      </w:r>
      <w:r w:rsidR="00F065DD" w:rsidRPr="008E69BA">
        <w:rPr>
          <w:rFonts w:cs="Times New Roman"/>
        </w:rPr>
        <w:t xml:space="preserve"> more</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than </w:t>
      </w:r>
      <w:r w:rsidR="00583362" w:rsidRPr="008E69BA">
        <w:rPr>
          <w:rFonts w:cs="Times New Roman"/>
        </w:rPr>
        <w:t>spatial distribution wherein clade D dominated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 m</w:t>
      </w:r>
      <w:r w:rsidR="006E5EB3" w:rsidRPr="008E69BA">
        <w:rPr>
          <w:rFonts w:cs="Times New Roman"/>
        </w:rPr>
        <w:t>. A similar</w:t>
      </w:r>
      <w:r w:rsidR="00CE32BD" w:rsidRPr="008E69BA">
        <w:rPr>
          <w:rFonts w:cs="Times New Roman"/>
        </w:rPr>
        <w:t xml:space="preserve"> distribution was observed in</w:t>
      </w:r>
      <w:r w:rsidR="00583362" w:rsidRPr="008E69BA">
        <w:rPr>
          <w:rFonts w:cs="Times New Roman"/>
        </w:rPr>
        <w:t xml:space="preserve"> colony c</w:t>
      </w:r>
      <w:r w:rsidR="00447298" w:rsidRPr="008E69BA">
        <w:rPr>
          <w:rFonts w:cs="Times New Roman"/>
        </w:rPr>
        <w:t>olor morph 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4 </w:t>
      </w:r>
      <w:r w:rsidR="00810D4F">
        <w:rPr>
          <w:rFonts w:cs="Times New Roman"/>
        </w:rPr>
        <w:t>m</w:t>
      </w:r>
      <w:r w:rsidR="00583362" w:rsidRPr="008E69BA">
        <w:rPr>
          <w:rFonts w:cs="Times New Roman"/>
        </w:rPr>
        <w:t xml:space="preserve">. </w:t>
      </w:r>
      <w:r w:rsidR="003B75E1">
        <w:rPr>
          <w:rFonts w:cs="Times New Roman"/>
        </w:rPr>
        <w:t>Such</w:t>
      </w:r>
      <w:r w:rsidR="00FF0194" w:rsidRPr="008E69BA">
        <w:rPr>
          <w:rFonts w:cs="Times New Roman"/>
        </w:rPr>
        <w:t xml:space="preserve"> </w:t>
      </w:r>
      <w:r w:rsidR="003B75E1" w:rsidRPr="008E69BA">
        <w:rPr>
          <w:rFonts w:cs="Times New Roman"/>
        </w:rPr>
        <w:t>comparable</w:t>
      </w:r>
      <w:r w:rsidR="00583362" w:rsidRPr="008E69BA">
        <w:rPr>
          <w:rFonts w:cs="Times New Roman"/>
        </w:rPr>
        <w:t xml:space="preserve"> </w:t>
      </w:r>
      <w:r w:rsidR="00FF0194" w:rsidRPr="008E69BA">
        <w:rPr>
          <w:rFonts w:cs="Times New Roman"/>
        </w:rPr>
        <w:t>patterns</w:t>
      </w:r>
      <w:r w:rsidR="00583362" w:rsidRPr="008E69BA">
        <w:rPr>
          <w:rFonts w:cs="Times New Roman"/>
        </w:rPr>
        <w:t xml:space="preserve"> suggest a potential interactive effect between the symb</w:t>
      </w:r>
      <w:r w:rsidR="00E70E0F">
        <w:rPr>
          <w:rFonts w:cs="Times New Roman"/>
        </w:rPr>
        <w:t>iont community and color morph in need of</w:t>
      </w:r>
      <w:r w:rsidR="00583362" w:rsidRPr="008E69BA">
        <w:rPr>
          <w:rFonts w:cs="Times New Roman"/>
        </w:rPr>
        <w:t xml:space="preserve"> further investigation. This work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4064D9">
        <w:rPr>
          <w:rFonts w:cs="Times New Roman"/>
        </w:rPr>
        <w:t xml:space="preserve"> in </w:t>
      </w:r>
      <w:r w:rsidR="004064D9" w:rsidRPr="008E69BA">
        <w:rPr>
          <w:rFonts w:cs="Times New Roman"/>
        </w:rPr>
        <w:t>Kāne‘ohe Bay</w:t>
      </w:r>
      <w:r w:rsidR="00583362" w:rsidRPr="008E69BA">
        <w:rPr>
          <w:rFonts w:cs="Times New Roman"/>
        </w:rPr>
        <w:t xml:space="preserve"> are strongly related to </w:t>
      </w:r>
      <w:r w:rsidR="006B12D4">
        <w:rPr>
          <w:rFonts w:cs="Times New Roman"/>
        </w:rPr>
        <w:t>a</w:t>
      </w:r>
      <w:r w:rsidR="00583362" w:rsidRPr="008E69BA">
        <w:rPr>
          <w:rFonts w:cs="Times New Roman"/>
        </w:rPr>
        <w:t xml:space="preserve">biotic conditions that vary with depth, </w:t>
      </w:r>
      <w:r w:rsidR="005A4B52">
        <w:rPr>
          <w:rFonts w:cs="Times New Roman"/>
        </w:rPr>
        <w:t xml:space="preserve">suggesting niche </w:t>
      </w:r>
      <w:r w:rsidR="00E77BCF">
        <w:rPr>
          <w:rFonts w:cs="Times New Roman"/>
        </w:rPr>
        <w:t>partitioning as a potential source of resilience in corals under climate change</w:t>
      </w:r>
      <w:r w:rsidR="00583362" w:rsidRPr="008E69BA">
        <w:rPr>
          <w:rFonts w:cs="Times New Roman"/>
        </w:rPr>
        <w:t xml:space="preserve">. </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57A0E2EE"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117C01">
        <w:rPr>
          <w:rFonts w:cs="Times New Roman"/>
        </w:rPr>
        <w: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25009040"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367CAF">
        <w:rPr>
          <w:rFonts w:cs="Times New Roman"/>
        </w:rPr>
        <w:t>symbionts</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9A4D27">
        <w:rPr>
          <w:rFonts w:cs="Times New Roman"/>
        </w:rPr>
        <w:t>Different symbiont types within each clade have</w:t>
      </w:r>
      <w:r w:rsidR="00143D8B" w:rsidRPr="008E69BA">
        <w:rPr>
          <w:rFonts w:cs="Times New Roman"/>
        </w:rPr>
        <w:t xml:space="preserve"> characteristic levels of stress-tolerance and physiological optima </w:t>
      </w:r>
      <w:r w:rsidR="009C4670" w:rsidRPr="008E69BA">
        <w:rPr>
          <w:rFonts w:cs="Times New Roman"/>
        </w:rPr>
        <w:fldChar w:fldCharType="begin" w:fldLock="1"/>
      </w:r>
      <w:r w:rsidR="009C4670" w:rsidRPr="008E69BA">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9B1FA2">
        <w:rPr>
          <w:rFonts w:cs="Times New Roman"/>
        </w:rPr>
        <w:t>Conversely, many types of</w:t>
      </w:r>
      <w:r w:rsidR="007556BE" w:rsidRPr="008E69BA">
        <w:rPr>
          <w:rFonts w:cs="Times New Roman"/>
        </w:rPr>
        <w:t xml:space="preserve"> </w:t>
      </w:r>
      <w:r w:rsidR="00F00A23">
        <w:rPr>
          <w:rFonts w:cs="Times New Roman"/>
        </w:rPr>
        <w:t>symbionts</w:t>
      </w:r>
      <w:r w:rsidR="009B1FA2">
        <w:rPr>
          <w:rFonts w:cs="Times New Roman"/>
        </w:rPr>
        <w:t xml:space="preserve"> in clade C</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lade D</w:t>
      </w:r>
      <w:r w:rsidR="00213762">
        <w:rPr>
          <w:rFonts w:cs="Times New Roman"/>
        </w:rPr>
        <w:t>, therefore,</w:t>
      </w:r>
      <w:r w:rsidR="007074A0" w:rsidRPr="008E69BA">
        <w:rPr>
          <w:rFonts w:cs="Times New Roman"/>
        </w:rPr>
        <w:t xml:space="preserve">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 xml:space="preserve">dominates </w:t>
      </w:r>
      <w:r w:rsidR="001E7AB2">
        <w:rPr>
          <w:rFonts w:cs="Times New Roman"/>
        </w:rPr>
        <w:t>and stressful environments</w:t>
      </w:r>
      <w:r w:rsidR="009C4670" w:rsidRPr="008E69BA">
        <w:rPr>
          <w:rFonts w:cs="Times New Roman"/>
        </w:rPr>
        <w:t xml:space="preserve"> </w:t>
      </w:r>
      <w:r w:rsidR="009C4670" w:rsidRPr="008E69BA">
        <w:rPr>
          <w:rFonts w:cs="Times New Roman"/>
        </w:rPr>
        <w:fldChar w:fldCharType="begin" w:fldLock="1"/>
      </w:r>
      <w:r w:rsidR="00CF7DD4">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Cooper et al. 2011,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w:t>
      </w:r>
      <w:r w:rsidR="001E7AB2">
        <w:rPr>
          <w:rFonts w:cs="Times New Roman"/>
          <w:noProof/>
        </w:rPr>
        <w:t xml:space="preserve"> Cooper et al. 2011,</w:t>
      </w:r>
      <w:r w:rsidR="009C4670" w:rsidRPr="008E69BA">
        <w:rPr>
          <w:rFonts w:cs="Times New Roman"/>
          <w:noProof/>
        </w:rPr>
        <w:t xml:space="preserve">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2568840E"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tend to</w:t>
      </w:r>
      <w:r w:rsidR="000E495A" w:rsidRPr="008E69BA">
        <w:rPr>
          <w:rFonts w:cs="Times New Roman"/>
        </w:rPr>
        <w:t xml:space="preserve"> </w:t>
      </w:r>
      <w:r w:rsidRPr="008E69BA">
        <w:rPr>
          <w:rFonts w:cs="Times New Roman"/>
        </w:rPr>
        <w:t xml:space="preserve">associate with a single </w:t>
      </w:r>
      <w:r w:rsidR="00E6661F" w:rsidRPr="008E69BA">
        <w:rPr>
          <w:rFonts w:cs="Times New Roman"/>
        </w:rPr>
        <w:t>symbiont clade</w:t>
      </w:r>
      <w:r w:rsidR="002C286B">
        <w:rPr>
          <w:rFonts w:cs="Times New Roman"/>
        </w:rPr>
        <w:t>; some even</w:t>
      </w:r>
      <w:r w:rsidR="00F74D24">
        <w:rPr>
          <w:rFonts w:cs="Times New Roman"/>
        </w:rPr>
        <w:t xml:space="preserve"> with a single type within a clad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00F74D24">
        <w:rPr>
          <w:rFonts w:cs="Times New Roman"/>
        </w:rPr>
        <w:t>. O</w:t>
      </w:r>
      <w:r w:rsidRPr="008E69BA">
        <w:rPr>
          <w:rFonts w:cs="Times New Roman"/>
        </w:rPr>
        <w:t>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 xml:space="preserve">de with background populations </w:t>
      </w:r>
      <w:r w:rsidR="00CF7DD4">
        <w:rPr>
          <w:rFonts w:cs="Times New Roman"/>
        </w:rPr>
        <w:fldChar w:fldCharType="begin" w:fldLock="1"/>
      </w:r>
      <w:r w:rsidR="00783C08">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dropping-particle" : "", "family" : "Pochon", "given" : "X.", "non-dropping-particle" : "", "parse-names" : false, "suffix" : "" }, { "dropping-particle" : "", "family" : "Gates", "given" : "R. D.", "non-dropping-particle" : "", "parse-names" : false, "suffix" : "" }, { "dropping-particle" : "", "family" : "Baker", "given" : "A. C.", "non-dropping-particle" : "", "parse-names" : false, "suffix" : "" }, { "dropping-particle" : "", "family" : "Rodriguez-Lanetty", "given" : "M.", "non-dropping-particle" : "", "parse-names" : false, "suffix" : "" }, { "dropping-particle" : "", "family" : "Krupp", "given" : "D. A.", "non-dropping-particle" : "", "parse-names" : false, "suffix" : "" }, { "dropping-particle" : "", "family" : "Weis", "given" : "V. M.",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oh", "given" : "W. K. W.", "non-dropping-particle" : "", "parse-names" : false, "suffix" : "" }, { "dropping-particle" : "V.", "family" : "Woesik", "given" : "R.", "non-dropping-particle" : "", "parse-names" : false, "suffix" : "" }, { "dropping-particle" : "", "family" : "Hoegh-Guldberg", "given" : "O.", "non-dropping-particle" : "", "parse-names" : false, "suffix" : "" }, { "dropping-particle" : "", "family" : "Schmidt", "given" : "G. W.", "non-dropping-particle" : "", "parse-names" : false, "suffix" : "" }, { "dropping-particle" : "", "family" : "Fitt", "given" : "W. K.", "non-dropping-particle" : "", "parse-names" : false, "suffix" :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W.", "non-dropping-particle" : "", "parse-names" : false, "suffix" : "" }, { "dropping-particle" : "", "family" : "Hoegh-Guldberg", "given" : "O.", "non-dropping-particle" : "", "parse-names" : false, "suffix" : "" }, { "dropping-particle" : "", "family" : "LaJeunesse", "given" : "T. C.", "non-dropping-particle" : "", "parse-names" : false, "suffix" : "" }, { "dropping-particle" : "", "family" : "Thornhill", "given" : "D.", "non-dropping-particle" : "", "parse-names" : false, "suffix" : "" }, { "dropping-particle" : "", "family" : "Cox", "given" : "E.", "non-dropping-particle" : "", "parse-names" : false, "suffix" : "" }, { "dropping-particle" : "", "family" : "Stanton", "given" : "F.", "non-dropping-particle" : "", "parse-names" : false, "suffix" : "" }, { "dropping-particle" : "", "family" : "Fitt", "given" : "W. K. W.", "non-dropping-particle" : "", "parse-names" : false, "suffix" : "" }, { "dropping-particle" : "", "family" : "Schmidt", "given" : "G.", "non-dropping-particle" : "", "parse-names" : false, "suffix" : "" }, { "dropping-particle" : "", "family" : "LaJeunesse", "given" : "T. C.", "non-dropping-particle" : "", "parse-names" : false, "suffix" : "" }, { "dropping-particle" : "", "family" : "Correa", "given" : "A. M. S.", "non-dropping-particle" : "", "parse-names" : false, "suffix" : "" }, { "dropping-particle" : "", "family" : "Baker", "given" : "A. C.", "non-dropping-particle" : "", "parse-names" : false, "suffix" : "" }, { "dropping-particle" : "", "family" : "Stat", "given" : "M.", "non-dropping-particle" : "", "parse-names" : false, "suffix" : "" }, { "dropping-particle" : "", "family" : "Rowan", "given" : "R.", "non-dropping-particle" : "", "parse-names" : false, "suffix" : "" }, { "dropping-particle" : "", "family" : "Knowlton", "given" : "N.", "non-dropping-particle" : "", "parse-names" : false, "suffix" : "" }, { "dropping-particle" : "", "family" : "Baker", "given" : "A. C.", "non-dropping-particle" : "", "parse-names" : false, "suffix" : "" }, { "dropping-particle" : "", "family" : "Jara", "given" : "J.", "non-dropping-particle" : "", "parse-names" : false, "suffix" : "" }, { "dropping-particle" : "", "family" : "Glynn", "given" : "P. W.", "non-dropping-particle" : "", "parse-names" : false, "suffix" : "" }, { "dropping-particle" : "", "family" : "Mat\u00e9", "given" : "J. L.", "non-dropping-particle" : "", "parse-names" : false, "suffix" : "" }, { "dropping-particle" : "", "family" : "Baker", "given" : "A. C.", "non-dropping-particle" : "", "parse-names" : false, "suffix" : "" }, { "dropping-particle" : "", "family" : "Calder\u00f3n", "given" : "M. O.", "non-dropping-particle" : "", "parse-names" : false, "suffix" : "" }, { "dropping-particle" : "", "family" : "Rowan", "given" : "R.", "non-dropping-particle" : "", "parse-names" : false, "suffix" : "" }, { "dropping-particle" : "", "family" : "Goulet", "given" : "T. L.", "non-dropping-particle" : "", "parse-names" : false, "suffix" : "" }, { "dropping-particle" : "", "family" : "Cook", "given" : "C. B.", "non-dropping-particle" : "", "parse-names" : false, "suffix" : "" }, { "dropping-particle" : "", "family" : "Goulet", "given" : "D.", "non-dropping-particle" : "", "parse-names" : false, "suffix" : "" }, { "dropping-particle" : "", "family" : "Warner", "given" : "M. E.", "non-dropping-particle" : "", "parse-names" : false, "suffix" : "" }, { "dropping-particle" : "", "family" : "LaJeunesse", "given" : "T. C.", "non-dropping-particle" : "", "parse-names" : false, "suffix" : "" }, { "dropping-particle" : "", "family" : "Robison", "given" : "J. E.", "non-dropping-particle" : "", "parse-names" : false, "suffix" : "" }, { "dropping-particle" : "", "family" : "Thur", "given" : "R. M.", "non-dropping-particle" : "", "parse-names" : false, "suffix" : "" }, { "dropping-particle" : "", "family" : "Berkelmans", "given" : "R.", "non-dropping-particle" : "", "parse-names" : false, "suffix" : "" }, { "dropping-particle" : "van", "family" : "Oppen", "given" : "M. J. H.", "non-dropping-particle" : "", "parse-names" : false, "suffix" : "" }, { "dropping-particle" : "", "family" : "Abrego", "given" : "D.", "non-dropping-particle" : "", "parse-names" : false, "suffix" : "" }, { "dropping-particle" : "", "family" : "Ulstrup", "given" : "K. E.", "non-dropping-particle" : "", "parse-names" : false, "suffix" : "" }, { "dropping-particle" : "", "family" : "Willis", "given" : "B. L.", "non-dropping-particle" : "", "parse-names" : false, "suffix" : "" }, { "dropping-particle" : "van", "family" : "Oppen", "given" : "M. J. H.", "non-dropping-particle" : "", "parse-names" : false, "suffix" : "" }, { "dropping-particle" : "", "family" : "Jones", "given" : "A. M.", "non-dropping-particle" : "", "parse-names" : false, "suffix" : "" }, { "dropping-particle" : "", "family" : "Berkelmans", "given" : "R.", "non-dropping-particle" : "", "parse-names" : false, "suffix" : "" }, { "dropping-particle" : "van", "family" : "Oppen", "given" : "M. J. H.", "non-dropping-particle" : "", "parse-names" : false, "suffix" : "" }, { "dropping-particle" : "", "family" : "Mieog", "given" : "J. C.", "non-dropping-particle" : "", "parse-names" : false, "suffix" : "" }, { "dropping-particle" : "", "family" : "Sinclair", "given" : "W.", "non-dropping-particle" : "", "parse-names" : false, "suffix" : "" }, { "dropping-particle" : "", "family" : "Thornhill", "given" : "D. J.", "non-dropping-particle" : "", "parse-names" : false, "suffix" : "" }, { "dropping-particle" : "", "family" : "Kemp", "given" : "D. W.", "non-dropping-particle" : "", "parse-names" : false, "suffix" : "" }, { "dropping-particle" : "", "family" : "Bruns", "given" : "B. U.", "non-dropping-particle" : "", "parse-names" : false, "suffix" : "" }, { "dropping-particle" : "", "family" : "Fitt", "given" : "W. K. W.", "non-dropping-particle" : "", "parse-names" : false, "suffix" : "" }, { "dropping-particle" : "", "family" : "Schmidt", "given" : "G. W.", "non-dropping-particle" : "", "parse-names" : false, "suffix" : "" }, { "dropping-particle" : "", "family" : "Little", "given" : "A. F.", "non-dropping-particle" : "", "parse-names" : false, "suffix" : "" }, { "dropping-particle" : "van", "family" : "Oppen", "given" : "M. J. H.", "non-dropping-particle" : "", "parse-names" : false, "suffix" : "" }, { "dropping-particle" : "", "family" : "Willis", "given" : "B. F.", "non-dropping-particle" : "", "parse-names" : false, "suffix" : "" }, { "dropping-particle" : "", "family" : "Tchernov", "given" : "D.", "non-dropping-particle" : "", "parse-names" : false, "suffix" : "" }, { "dropping-particle" : "", "family" : "Gorbunov", "given" : "M. Y.", "non-dropping-particle" : "", "parse-names" : false, "suffix" : "" }, { "dropping-particle" : "de", "family" : "Vargas", "given" : "C.", "non-dropping-particle" : "", "parse-names" : false, "suffix" : "" }, { "dropping-particle" : "", "family" : "Yadav", "given" : "S. N.", "non-dropping-particle" : "", "parse-names" : false, "suffix" : "" }, { "dropping-particle" : "", "family" : "Milligan", "given" : "A. J.", "non-dropping-particle" : "", "parse-names" : false, "suffix" : "" }, { "dropping-particle" : "", "family" : "Haggblom", "given" : "M.", "non-dropping-particle" : "", "parse-names" : false, "suffix" : "" }, { "dropping-particle" : "", "family" : "Falkowski", "given" : "P. G.", "non-dropping-particle" : "", "parse-names" : false, "suffix" : "" }, { "dropping-particle" : "", "family" : "Cantin", "given" : "N. E.", "non-dropping-particle" : "", "parse-names" : false, "suffix" : "" }, { "dropping-particle" : "van", "family" : "Oppen", "given" : "M. J. H.", "non-dropping-particle" : "",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dropping-particle" : "", "family" : "Buddemeier", "given" : "R. W.", "non-dropping-particle" : "", "parse-names" : false, "suffix" : "" }, { "dropping-particle" : "", "family" : "Fautin", "given" : "D. G.", "non-dropping-particle" : "", "parse-names" : false, "suffix" : "" }, { "dropping-particle" : "", "family" : "Baker", "given" : "A. C.", "non-dropping-particle" : "", "parse-names" : false, "suffix" : "" }, { "dropping-particle" : "", "family" : "Rodriguez-Lanetty", "given" : "M.", "non-dropping-particle" : "", "parse-names" : false, "suffix" : "" }, { "dropping-particle" : "", "family" : "Loh", "given" : "W. K. W.", "non-dropping-particle" : "", "parse-names" : false, "suffix" : "" }, { "dropping-particle" : "", "family" : "Carter", "given" : "D.", "non-dropping-particle" : "", "parse-names" : false, "suffix" : "" }, { "dropping-particle" : "", "family" : "Hoegh-Guldberg", "given" : "O.", "non-dropping-particle" : "", "parse-names" : false, "suffix" : "" }, { "dropping-particle" : "", "family" : "Macdonald", "given" : "A. H. H.", "non-dropping-particle" : "", "parse-names" : false, "suffix" : "" }, { "dropping-particle" : "", "family" : "Sampayo", "given" : "E. M.", "non-dropping-particle" : "", "parse-names" : false, "suffix" : "" }, { "dropping-particle" : "", "family" : "Ridgway", "given" : "T.", "non-dropping-particle" : "", "parse-names" : false, "suffix" : "" }, { "dropping-particle" : "", "family" : "Schleyer", "given" : "M. H.", "non-dropping-particle" : "", "parse-names" : false, "suffix" : "" }, { "dropping-particle" : "", "family" : "Stat", "given" : "M.", "non-dropping-particle" : "", "parse-names" : false, "suffix" : "" }, { "dropping-particle" : "", "family" : "Gates", "given" : "R. D.", "non-dropping-particle" : "", "parse-names" : false, "suffix" : "" }, { "dropping-particle" : "", "family" : "Hughes", "given" : "T. P.", "non-dropping-particle" : "", "parse-names" : false, "suffix" : "" }, { "dropping-particle" : "", "family" : "Donner", "given" : "S. D.", "non-dropping-particle" : "", "parse-names" : false, "suffix" : "" }, { "dropping-particle" : "", "family" : "Skirving", "given" : "W. J.", "non-dropping-particle" : "", "parse-names" : false, "suffix" : "" }, { "dropping-particle" : "", "family" : "Little", "given" : "C. M.", "non-dropping-particle" : "", "parse-names" : false, "suffix" : "" }, { "dropping-particle" : "", "family" : "Oppenheimer", "given" : "M.", "non-dropping-particle" : "", "parse-names" : false, "suffix" : "" }, { "dropping-particle" : "", "family" : "Guldberg", "given" : "O. H.", "non-dropping-particle" : "", "parse-names" : false, "suffix" : "" }, { "dropping-particle" : "", "family" : "Donner", "given" : "S. D.", "non-dropping-particle" : "", "parse-names" : false, "suffix" : "" }, { "dropping-particle" : "", "family" : "Knutson", "given" : "T. R.", "non-dropping-particle" : "", "parse-names" : false, "suffix" : "" }, { "dropping-particle" : "", "family" : "Oppenheimer", "given" : "M.", "non-dropping-particle" : "", "parse-names" : false, "suffix" : "" }, { "dropping-particle" : "", "family" : "Hoegh-Guldberg", "given" : "O.", "non-dropping-particle" : "", "parse-names" : false, "suffix" : "" }, { "dropping-particle" : "", "family" : "Baker", "given" : "A. C.", "non-dropping-particle" : "", "parse-names" : false, "suffix" : "" }, { "dropping-particle" : "", "family" : "Starger", "given" : "C. J.", "non-dropping-particle" : "", "parse-names" : false, "suffix" : "" }, { "dropping-particle" : "", "family" : "McClanahan", "given" : "T.", "non-dropping-particle" : "", "parse-names" : false, "suffix" : "" }, { "dropping-particle" : "", "family" : "Glynn", "given" : "P. W.", "non-dropping-particle" : "", "parse-names" : false, "suffix" : "" }, { "dropping-particle" : "", "family" : "Fautin", "given" : "D.", "non-dropping-particle" : "", "parse-names" : false, "suffix" : "" }, { "dropping-particle" : "", "family" : "Buddemeier", "given" : "R. W.", "non-dropping-particle" : "", "parse-names" : false, "suffix" : "" }, { "dropping-particle" : "", "family" : "Baskett", "given" : "M. L.", "non-dropping-particle" : "", "parse-names" : false, "suffix" : "" }, { "dropping-particle" : "", "family" : "Gaines", "given" : "S. D.", "non-dropping-particle" : "", "parse-names" : false, "suffix" : "" }, { "dropping-particle" : "", "family" : "Nisbet", "given" : "R. M.", "non-dropping-particle" : "", "parse-names" : false, "suffix" : "" }, { "dropping-particle" : "", "family" : "Correa", "given" : "A. M. S.", "non-dropping-particle" : "", "parse-names" : false, "suffix" : "" }, { "dropping-particle" : "", "family" : "Baker", "given" : "A. C.", "non-dropping-particle" : "", "parse-names" : false, "suffix" : "" }, { "dropping-particle" : "", "family" : "Hoegh-Guldberg", "given" : "O.", "non-dropping-particle" : "", "parse-names" : false, "suffix" : "" }, { "dropping-particle" : "", "family" : "Jones", "given" : "R. J.", "non-dropping-particle" : "", "parse-names" : false, "suffix" : "" }, { "dropping-particle" : "", "family" : "Ward", "given" : "S.", "non-dropping-particle" : "", "parse-names" : false, "suffix" : "" }, { "dropping-particle" : "", "family" : "Loh", "given" : "W. K.",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Goulet", "given" : "T. L.", "non-dropping-particle" : "", "parse-names" : false, "suffix" : "" }, { "dropping-particle" : "", "family" : "Baird", "given" : "A. H.", "non-dropping-particle" : "", "parse-names" : false, "suffix" : "" }, { "dropping-particle" : "", "family" : "Cumbo", "given" : "V. R.", "non-dropping-particle" : "", "parse-names" : false, "suffix" : "" }, { "dropping-particle" : "", "family" : "Leggat", "given" : "W.", "non-dropping-particle" : "", "parse-names" : false, "suffix" : "" }, { "dropping-particle" : "", "family" : "Rodriguez-Lanetty", "given" : "M.", "non-dropping-particle" : "", "parse-names" : false, "suffix" : "" }, { "dropping-particle" : "", "family" : "Baker", "given" : "A. C.", "non-dropping-particle" : "", "parse-names" : false, "suffix" : "" }, { "dropping-particle" : "", "family" : "Romanski", "given" : "A. M.", "non-dropping-particle" : "", "parse-names" : false, "suffix" : "" }, { "dropping-particle" : "", "family" : "Mieog", "given" : "J. C.", "non-dropping-particle" : "", "parse-names" : false, "suffix" : "" }, { "dropping-particle" : "van", "family" : "Oppen", "given" : "M. J. H.", "non-dropping-particle" : "",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dropping-particle" : "", "family" : "Correa", "given" : "A. M. S.", "non-dropping-particle" : "", "parse-names" : false, "suffix" : "" }, { "dropping-particle" : "", "family" : "McDonald", "given" : "M. D.", "non-dropping-particle" : "", "parse-names" : false, "suffix" : "" }, { "dropping-particle" : "", "family" : "Baker", "given" : "A. C.", "non-dropping-particle" : "", "parse-names" : false, "suffix" : "" }, { "dropping-particle" : "", "family" : "Pinzon", "given" : "J. H.", "non-dropping-particle" : "", "parse-names" : false, "suffix" : "" }, { "dropping-particle" : "", "family" : "LaJeunesse", "given" : "T. C.", "non-dropping-particle" : "", "parse-names" : false, "suffix" : "" }, { "dropping-particle" : "", "family" : "Thornhill", "given" : "D. J.", "non-dropping-particle" : "", "parse-names" : false, "suffix" : "" }, { "dropping-particle" : "", "family" : "LaJeunesse", "given" : "T. C.", "non-dropping-particle" : "", "parse-names" : false, "suffix" : "" }, { "dropping-particle" : "", "family" : "Kemp", "given" : "D. W.", "non-dropping-particle" : "", "parse-names" : false, "suffix" : "" }, { "dropping-particle" : "", "family" : "Fitt", "given" : "W. K.", "non-dropping-particle" : "", "parse-names" : false, "suffix" : "" }, { "dropping-particle" : "", "family" : "Schmidt", "given" : "G. W.", "non-dropping-particle" : "", "parse-names" : false, "suffix" : "" }, { "dropping-particle" : "", "family" : "T. C.", "given" : ". LaJeunesse", "non-dropping-particle" : "", "parse-names" : false, "suffix" : "" }, { "dropping-particle" : "", "family" : "Bonilla", "given" : "H. Reyes", "non-dropping-particle" : "", "parse-names" : false, "suffix" : "" }, { "dropping-particle" : "", "family" : "Warner", "given" : "M. E.", "non-dropping-particle" : "", "parse-names" : false, "suffix" : "" }, { "dropping-particle" : "", "family" : "Wills", "given" : "M.", "non-dropping-particle" : "", "parse-names" : false, "suffix" : "" }, { "dropping-particle" : "", "family" : "Schmidt", "given" : "G. W.", "non-dropping-particle" : "", "parse-names" : false, "suffix" : "" }, { "dropping-particle" : "", "family" : "Fitt", "given" : "W. K.", "non-dropping-particle" : "", "parse-names" : false, "suffix" : "" }, { "dropping-particle" : "", "family" : "Drew", "given" : "E. A.", "non-dropping-particle" : "", "parse-names" : false, "suffix" : "" }, { "dropping-particle" : "", "family" : "Ulstrup", "given" : "K. E.", "non-dropping-particle" : "", "parse-names" : false, "suffix" : "" }, { "dropping-particle" : "van", "family" : "Oppen", "given" : "M. J. H.", "non-dropping-particle" : "", "parse-names" : false, "suffix" : "" }, { "dropping-particle" : "", "family" : "Mieog", "given" : "J. C.", "non-dropping-particle" : "", "parse-names" : false, "suffix" : "" }, { "dropping-particle" : "van", "family" : "Oppen", "given" : "M. J. H.", "non-dropping-particle" : "", "parse-names" : false, "suffix" : "" }, { "dropping-particle" : "", "family" : "Berkelmans", "given" : "R.", "non-dropping-particle" : "", "parse-names" : false, "suffix" : "" }, { "dropping-particle" : "", "family" : "Stam", "given" : "W. T.", "non-dropping-particle" : "", "parse-names" : false, "suffix" : "" }, { "dropping-particle" : "", "family" : "Olsen", "given" : "J. L.", "non-dropping-particle" : "", "parse-names" : false, "suffix" : "" }, { "dropping-particle" : "", "family" : "Ulstrup", "given" : "K. E.", "non-dropping-particle" : "", "parse-names" : false, "suffix" : "" }, { "dropping-particle" : "van", "family" : "Oppen", "given" : "M. J. H.", "non-dropping-particle" : "", "parse-names" : false, "suffix" : "" }, { "dropping-particle" : "", "family" : "Kuhl", "given" : "M.", "non-dropping-particle" : "", "parse-names" : false, "suffix" : "" }, { "dropping-particle" : "", "family" : "Ralph", "given" : "P. J.", "non-dropping-particle" : "", "parse-names" : false, "suffix" : "" }, { "dropping-particle" : "", "family" : "LaJeunesse", "given" : "T. C.", "non-dropping-particle" : "", "parse-names" : false, "suffix" : "" }, { "dropping-particle" : "", "family" : "Smith", "given" : "R. T.", "non-dropping-particle" : "", "parse-names" : false, "suffix" : "" }, { "dropping-particle" : "", "family" : "Finney", "given" : "J.", "non-dropping-particle" : "", "parse-names" : false, "suffix" : "" }, { "dropping-particle" : "", "family" : "Oxenford", "given" : "H.", "non-dropping-particle" : "", "parse-names" : false, "suffix" : "" }, { "dropping-particle" : "", "family" : "Coffroth", "given" : "M. A.", "non-dropping-particle" : "", "parse-names" : false, "suffix" : "" }, { "dropping-particle" : "", "family" : "Poland", "given" : "D. M.", "non-dropping-particle" : "", "parse-names" : false, "suffix" : "" }, { "dropping-particle" : "", "family" : "Petrou", "given" : "E. L.", "non-dropping-particle" : "", "parse-names" : false, "suffix" : "" }, { "dropping-particle" : "", "family" : "Brazeau", "given" : "D. A.", "non-dropping-particle" : "", "parse-names" : false, "suffix" : "" }, { "dropping-particle" : "", "family" : "Holmberg", "given" : "J. C.", "non-dropping-particle" : "", "parse-names" : false, "suffix" : "" }, { "dropping-particle" : "", "family" : "Yamashita", "given" : "H.", "non-dropping-particle" : "", "parse-names" : false, "suffix" : "" }, { "dropping-particle" : "", "family" : "Suzuki", "given" : "G.", "non-dropping-particle" : "", "parse-names" : false, "suffix" : "" }, { "dropping-particle" : "", "family" : "Hayashibara", "given" : "T.", "non-dropping-particle" : "", "parse-names" : false, "suffix" : "" }, { "dropping-particle" : "", "family" : "Koike", "given" : "K.", "non-dropping-particle" : "", "parse-names" : false, "suffix" : "" }, { "dropping-particle" : "", "family" : "Finney", "given" : "J. C.", "non-dropping-particle" : "", "parse-names" : false, "suffix" : "" }, { "dropping-particle" : "", "family" : "Pettay", "given" : "D. T.", "non-dropping-particle" : "", "parse-names" : false, "suffix" : "" }, { "dropping-particle" : "", "family" : "Sampayo", "given" : "E. M.", "non-dropping-particle" : "", "parse-names" : false, "suffix" : "" }, { "dropping-particle" : "", "family" : "Warner", "given" : "M. E.", "non-dropping-particle" : "", "parse-names" : false, "suffix" : "" }, { "dropping-particle" : "", "family" : "Oxenford", "given" : "H. A.", "non-dropping-particle" : "", "parse-names" : false, "suffix" : "" }, { "dropping-particle" : "", "family" : "LaJeuensse", "given" : "T. C.", "non-dropping-particle" : "", "parse-names" : false, "suffix" : "" }, { "dropping-particle" : "", "family" : "Baker", "given" : "A. C.", "non-dropping-particle" : "", "parse-names" : false, "suffix" : "" }, { "dropping-particle" : "", "family" : "Rowan", "given" : "R.", "non-dropping-particle" : "", "parse-names" : false, "suffix" : "" }, { "dropping-particle" : "", "family" : "Knowlton", "given" : "N.", "non-dropping-particle" : "", "parse-names" : false, "suffix" : "" }, { "dropping-particle" : "", "family" : "Loram", "given" : "J. E.", "non-dropping-particle" : "", "parse-names" : false, "suffix" : "" }, { "dropping-particle" : "", "family" : "Boonham", "given" : "N.", "non-dropping-particle" : "", "parse-names" : false, "suffix" : "" }, { "dropping-particle" : "", "family" : "O'Toole", "given" : "P.", "non-dropping-particle" : "", "parse-names" : false, "suffix" : "" }, { "dropping-particle" : "", "family" : "Trapido-Rosenthal", "given" : "H. G.", "non-dropping-particle" : "", "parse-names" : false, "suffix" : "" }, { "dropping-particle" : "", "family" : "Douglas", "given" : "A. E.", "non-dropping-particle" : "", "parse-names" : false, "suffix" : "" }, { "dropping-particle" : "", "family" : "Hutcheson", "given" : "K.", "non-dropping-particle" : "", "parse-names" : false, "suffix" : "" }, { "dropping-particle" : "", "family" : "Danoff-Burg", "given" : "J. A.", "non-dropping-particle" : "", "parse-names" : false, "suffix" : "" }, { "dropping-particle" : "", "family" : "Xu", "given" : "C.", "non-dropping-particle" : "", "parse-names" : false, "suffix" : "" }, { "dropping-particle" : "", "family" : "Pochon", "given" : "X.", "non-dropping-particle" : "", "parse-names" : false, "suffix" : "" }, { "dropping-particle" : "", "family" : "Garcia-Cuetos", "given" : "L.", "non-dropping-particle" : "", "parse-names" : false, "suffix" : "" }, { "dropping-particle" : "", "family" : "Baker", "given" : "A. C.", "non-dropping-particle" : "", "parse-names" : false, "suffix" : "" }, { "dropping-particle" : "", "family" : "Castella", "given" : "E.", "non-dropping-particle" : "", "parse-names" : false, "suffix" : "" }, { "dropping-particle" : "", "family" : "Pawlowski", "given" : "J.", "non-dropping-particle" : "", "parse-names" : false, "suffix" : "" }, { "dropping-particle" : "", "family" : "Sampayo", "given" : "E. M.", "non-dropping-particle" : "", "parse-names" : false, "suffix" : "" }, { "dropping-particle" : "", "family" : "Ridgway", "given" : "T.", "non-dropping-particle" : "", "parse-names" : false, "suffix" : "" }, { "dropping-particle" : "", "family" : "Bongaerts", "given" : "P.", "non-dropping-particle" : "", "parse-names" : false, "suffix" : "" }, { "dropping-particle" : "", "family" : "Hoegh-Guldberg", "given" : "O.", "non-dropping-particle" : "", "parse-names" : false, "suffix" : "" }, { "dropping-particle" : "", "family" : "Kemp", "given" : "D. W.", "non-dropping-particle" : "", "parse-names" : false, "suffix" : "" }, { "dropping-particle" : "", "family" : "Fitt", "given" : "W. K. W.", "non-dropping-particle" : "", "parse-names" : false, "suffix" : "" }, { "dropping-particle" : "", "family" : "Schmidt", "given" : "G. W.", "non-dropping-particle" : "", "parse-names" : false, "suffix" : "" }, { "dropping-particle" : "", "family" : "Weis", "given" : "V.", "non-dropping-particle" : "", "parse-names" : false, "suffix" : "" }, { "dropping-particle" : "", "family" : "Reynolds", "given" : "W.", "non-dropping-particle" : "", "parse-names" : false, "suffix" : "" }, { "dropping-particle" : "", "family" : "deBoer", "given" : "M.", "non-dropping-particle" : "", "parse-names" : false, "suffix" : "" }, { "dropping-particle" : "", "family" : "Krupp", "given" : "D.", "non-dropping-particle" : "", "parse-names" : false, "suffix" : "" }, { "dropping-particle" : "", "family" : "Olson", "given" : "N. D.", "non-dropping-particle" : "", "parse-names" : false, "suffix" : "" }, { "dropping-particle" : "", "family" : "Ainsworth", "given" : "T. D.", "non-dropping-particle" : "", "parse-names" : false, "suffix" : "" }, { "dropping-particle" : "", "family" : "Gates", "given" : "R. D.", "non-dropping-particle" : "", "parse-names" : false, "suffix" : "" }, { "dropping-particle" : "", "family" : "Takabayashi", "given" : "M.", "non-dropping-particle" : "", "parse-names" : false, "suffix" : "" }, { "dropping-particle" : "", "family" : "Reshef", "given" : "L.", "non-dropping-particle" : "", "parse-names" : false, "suffix" : "" }, { "dropping-particle" : "", "family" : "Koren", "given" : "O.", "non-dropping-particle" : "", "parse-names" : false, "suffix" : "" }, { "dropping-particle" : "", "family" : "Loya", "given" : "Y.", "non-dropping-particle" : "", "parse-names" : false, "suffix" : "" }, { "dropping-particle" : "", "family" : "Zilber-Rosenberg", "given" : "I.", "non-dropping-particle" : "", "parse-names" : false, "suffix" : "" }, { "dropping-particle" : "", "family" : "Rosenberg", "given" : "E.", "non-dropping-particle" : "", "parse-names" : false, "suffix" : "" }, { "dropping-particle" : "", "family" : "Goffredi", "given" : "S. K.", "non-dropping-particle" : "", "parse-names" : false, "suffix" : "" }, { "dropping-particle" : "", "family" : "Johnson", "given" : "S. B.", "non-dropping-particle" : "", "parse-names" : false, "suffix" : "" }, { "dropping-particle" : "", "family" : "Vrijenhoek", "given" : "R. C.", "non-dropping-particle" : "", "parse-names" : false, "suffix" : "" }, { "dropping-particle" : "", "family" : "Verna", "given" : "C.", "non-dropping-particle" : "", "parse-names" : false, "suffix" : "" }, { "dropping-particle" : "", "family" : "Ramette", "given" : "A.", "non-dropping-particle" : "", "parse-names" : false, "suffix" : "" }, { "dropping-particle" : "", "family" : "Wiklund", "given" : "H.", "non-dropping-particle" : "", "parse-names" : false, "suffix" : "" }, { "dropping-particle" : "", "family" : "Dahlgren", "given" : "T. G.", "non-dropping-particle" : "", "parse-names" : false, "suffix" : "" }, { "dropping-particle" : "", "family" : "Glover", "given" : "A. G.", "non-dropping-particle" : "", "parse-names" : false, "suffix" : "" }, { "dropping-particle" : "", "family" : "Gaill", "given" : "F.", "non-dropping-particle" : "", "parse-names" : false, "suffix" : "" }, { "dropping-particle" : "", "family" : "Dubiller", "given" : "N.", "non-dropping-particle" : "", "parse-names" : false, "suffix" : "" }, { "dropping-particle" : "", "family" : "Sen", "given" : "R.", "non-dropping-particle" : "", "parse-names" : false, "suffix" : "" }, { "dropping-particle" : "", "family" : "Ishak", "given" : "H. D.", "non-dropping-particle" : "", "parse-names" : false, "suffix" : "" }, { "dropping-particle" : "", "family" : "Estrada", "given" : "D.", "non-dropping-particle" : "", "parse-names" : false, "suffix" : "" }, { "dropping-particle" : "", "family" : "Dowd", "given" : "S. E.", "non-dropping-particle" : "", "parse-names" : false, "suffix" : "" }, { "dropping-particle" : "", "family" : "Hong", "given" : "E.", "non-dropping-particle" : "", "parse-names" : false, "suffix" : "" }, { "dropping-particle" : "", "family" : "Mueller", "given" : "U. G.", "non-dropping-particle" : "", "parse-names" : false, "suffix" : "" }, { "dropping-particle" : "", "family" : "Six", "given" : "D. L.", "non-dropping-particle" : "", "parse-names" : false, "suffix" : "" }, { "dropping-particle" : "", "family" : "Bentz", "given" : "B. J.", "non-dropping-particle" : "", "parse-names" : false, "suffix" : "" }, { "dropping-particle" : "", "family" : "Montllor", "given" : "C. B.", "non-dropping-particle" : "", "parse-names" : false, "suffix" : "" }, { "dropping-particle" : "", "family" : "Maxmen", "given" : "A.", "non-dropping-particle" : "", "parse-names" : false, "suffix" : "" }, { "dropping-particle" : "", "family" : "Purcell", "given" : "A. H.", "non-dropping-particle" : "", "parse-names" : false, "suffix" : "" }, { "dropping-particle" : "", "family" : "Koga", "given" : "R.", "non-dropping-particle" : "", "parse-names" : false, "suffix" : "" }, { "dropping-particle" : "", "family" : "Tsuchida", "given" : "T.", "non-dropping-particle" : "", "parse-names" : false, "suffix" : "" }, { "dropping-particle" : "", "family" : "Fukatsu", "given" : "T.", "non-dropping-particle" : "", "parse-names" : false, "suffix" : "" }, { "dropping-particle" : "", "family" : "Knowlton", "given" : "N.", "non-dropping-particle" : "", "parse-names" : false, "suffix" : "" }, { "dropping-particle" : "", "family" : "Rohwer", "given" : "F.", "non-dropping-particle" : "", "parse-names" : false, "suffix" : "" }, { "dropping-particle" : "", "family" : "Wood-Charlson", "given" : "E. M.", "non-dropping-particle" : "", "parse-names" : false, "suffix" : "" }, { "dropping-particle" : "", "family" : "Hollingsworth", "given" : "L. H.", "non-dropping-particle" : "", "parse-names" : false, "suffix" : "" }, { "dropping-particle" : "", "family" : "Krupp", "given" : "D. A.", "non-dropping-particle" : "", "parse-names" : false, "suffix" : "" }, { "dropping-particle" : "", "family" : "Weis", "given" : "V. M.", "non-dropping-particle" : "", "parse-names" : false, "suffix" : "" }, { "dropping-particle" : "", "family" : "Dunn", "given" : "S. R.", "non-dropping-particle" : "", "parse-names" : false, "suffix" : "" }, { "dropping-particle" : "", "family" : "Weis", "given" : "V. M.", "non-dropping-particle" : "", "parse-names" : false, "suffix" : "" }, { "dropping-particle" : "", "family" : "Dunn", "given" : "S. R.", "non-dropping-particle" : "", "parse-names" : false, "suffix" : "" }, { "dropping-particle" : "", "family" : "Douglas", "given" : "A. E.", "non-dropping-particle" : "", "parse-names" : false, "suffix" : "" }, { "dropping-particle" : "", "family" : "Baker", "given" : "A. C.", "non-dropping-particle" : "", "parse-names" : false, "suffix" : "" }, { "dropping-particle" : "", "family" : "Baker", "given" : "A. C.", "non-dropping-particle" : "", "parse-names" : false, "suffix" : "" }, { "dropping-particle" : "", "family" : "Rowan", "given" : "R.", "non-dropping-particle" : "", "parse-names" : false, "suffix" : "" }, { "dropping-particle" : "", "family" : "Glynn", "given" : "P. W.",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F7DD4">
        <w:rPr>
          <w:rFonts w:cs="Times New Roman"/>
        </w:rPr>
        <w:fldChar w:fldCharType="separate"/>
      </w:r>
      <w:r w:rsidR="00CF7DD4" w:rsidRPr="00CF7DD4">
        <w:rPr>
          <w:rFonts w:cs="Times New Roman"/>
          <w:noProof/>
        </w:rPr>
        <w:t>(Silverstein et al. 2012)</w:t>
      </w:r>
      <w:r w:rsidR="00CF7DD4">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w:t>
      </w:r>
      <w:r w:rsidR="003570F8">
        <w:rPr>
          <w:rFonts w:cs="Times New Roman"/>
        </w:rPr>
        <w:t xml:space="preserve"> (</w:t>
      </w:r>
      <w:r w:rsidR="00D5107A">
        <w:rPr>
          <w:rFonts w:cs="Times New Roman"/>
        </w:rPr>
        <w:t>change in</w:t>
      </w:r>
      <w:r w:rsidR="003570F8">
        <w:rPr>
          <w:rFonts w:cs="Times New Roman"/>
        </w:rPr>
        <w:t xml:space="preserve"> relative</w:t>
      </w:r>
      <w:r w:rsidR="00D5107A">
        <w:rPr>
          <w:rFonts w:cs="Times New Roman"/>
        </w:rPr>
        <w:t xml:space="preserve"> abundance of </w:t>
      </w:r>
      <w:r w:rsidR="00D5107A">
        <w:rPr>
          <w:rFonts w:cs="Times New Roman"/>
          <w:i/>
        </w:rPr>
        <w:t xml:space="preserve">in </w:t>
      </w:r>
      <w:proofErr w:type="spellStart"/>
      <w:r w:rsidR="00D5107A">
        <w:rPr>
          <w:rFonts w:cs="Times New Roman"/>
          <w:i/>
        </w:rPr>
        <w:t>hospite</w:t>
      </w:r>
      <w:proofErr w:type="spellEnd"/>
      <w:r w:rsidR="00D5107A">
        <w:rPr>
          <w:rFonts w:cs="Times New Roman"/>
        </w:rPr>
        <w:t xml:space="preserve"> </w:t>
      </w:r>
      <w:r w:rsidR="00D5107A">
        <w:rPr>
          <w:rFonts w:cs="Times New Roman"/>
          <w:i/>
        </w:rPr>
        <w:t>Symbiodinium</w:t>
      </w:r>
      <w:r w:rsidR="00D5107A">
        <w:rPr>
          <w:rFonts w:cs="Times New Roman"/>
        </w:rPr>
        <w:t>)</w:t>
      </w:r>
      <w:r w:rsidR="00DF4EA2" w:rsidRPr="008E69BA">
        <w:rPr>
          <w:rFonts w:cs="Times New Roman"/>
        </w:rPr>
        <w:t xml:space="preserve"> or switching</w:t>
      </w:r>
      <w:r w:rsidR="00D5107A">
        <w:rPr>
          <w:rFonts w:cs="Times New Roman"/>
        </w:rPr>
        <w:t xml:space="preserve"> (uptake of novel </w:t>
      </w:r>
      <w:r w:rsidR="00D5107A">
        <w:rPr>
          <w:rFonts w:cs="Times New Roman"/>
          <w:i/>
        </w:rPr>
        <w:t>Symbiodinium</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D51FF9">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9C4670" w:rsidRPr="008E69BA">
        <w:rPr>
          <w:rFonts w:cs="Times New Roman"/>
        </w:rPr>
        <w:fldChar w:fldCharType="separate"/>
      </w:r>
      <w:r w:rsidR="00D5107A" w:rsidRPr="00D5107A">
        <w:rPr>
          <w:rFonts w:cs="Times New Roman"/>
          <w:noProof/>
        </w:rPr>
        <w:t>(Rowan et al. 1995, Mieog et al. 2007, Jones et al. 2008, Boulotte et al. 2016)</w:t>
      </w:r>
      <w:r w:rsidR="009C4670" w:rsidRPr="008E69BA">
        <w:rPr>
          <w:rFonts w:cs="Times New Roman"/>
        </w:rPr>
        <w:fldChar w:fldCharType="end"/>
      </w:r>
      <w:r w:rsidR="00012EDC">
        <w:rPr>
          <w:rFonts w:cs="Times New Roman"/>
        </w:rPr>
        <w:t>.</w:t>
      </w:r>
      <w:r w:rsidR="0046744E">
        <w:rPr>
          <w:rFonts w:cs="Times New Roman"/>
        </w:rPr>
        <w:t xml:space="preserve"> </w:t>
      </w:r>
    </w:p>
    <w:p w14:paraId="3AB537B8" w14:textId="02600382" w:rsidR="00DF4EA2" w:rsidRPr="008E69BA" w:rsidRDefault="00FC2AAC" w:rsidP="001C5075">
      <w:pPr>
        <w:spacing w:line="480" w:lineRule="auto"/>
        <w:rPr>
          <w:rFonts w:cs="Times New Roman"/>
        </w:rPr>
      </w:pPr>
      <w:r>
        <w:rPr>
          <w:rFonts w:cs="Times New Roman"/>
        </w:rPr>
        <w:tab/>
        <w:t>Because symbioses play</w:t>
      </w:r>
      <w:r w:rsidR="0062210A" w:rsidRPr="008E69BA">
        <w:rPr>
          <w:rFonts w:cs="Times New Roman"/>
        </w:rPr>
        <w:t xml:space="preserve"> a vital role in coral survivorship, the fac</w:t>
      </w:r>
      <w:r w:rsidR="00C323A3">
        <w:rPr>
          <w:rFonts w:cs="Times New Roman"/>
        </w:rPr>
        <w:t>tors shaping the presence and</w:t>
      </w:r>
      <w:r w:rsidR="0062210A" w:rsidRPr="008E69BA">
        <w:rPr>
          <w:rFonts w:cs="Times New Roman"/>
        </w:rPr>
        <w:t xml:space="preserve"> dominance of symbionts must be readily understood. </w:t>
      </w:r>
      <w:r w:rsidR="00C828B0" w:rsidRPr="008E69BA">
        <w:rPr>
          <w:rFonts w:cs="Times New Roman"/>
        </w:rPr>
        <w:t>L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A86612">
        <w:rPr>
          <w:rFonts w:cs="Times New Roman"/>
        </w:rPr>
        <w:t xml:space="preserve"> though e</w:t>
      </w:r>
      <w:r w:rsidR="00065E28" w:rsidRPr="008E69BA">
        <w:rPr>
          <w:rFonts w:cs="Times New Roman"/>
        </w:rPr>
        <w:t>vidence suggests that</w:t>
      </w:r>
      <w:r w:rsidR="00C828B0" w:rsidRPr="008E69BA">
        <w:rPr>
          <w:rFonts w:cs="Times New Roman"/>
        </w:rPr>
        <w:t xml:space="preserve"> variability may be</w:t>
      </w:r>
      <w:r w:rsidR="00041452" w:rsidRPr="008E69BA">
        <w:rPr>
          <w:rFonts w:cs="Times New Roman"/>
        </w:rPr>
        <w:t xml:space="preserve"> due to </w:t>
      </w:r>
      <w:r w:rsidR="006A46E7" w:rsidRPr="008E69BA">
        <w:rPr>
          <w:rFonts w:cs="Times New Roman"/>
        </w:rPr>
        <w:t xml:space="preserve">factors such as </w:t>
      </w:r>
      <w:r w:rsidR="00041452" w:rsidRPr="008E69BA">
        <w:rPr>
          <w:rFonts w:cs="Times New Roman"/>
        </w:rPr>
        <w:t>irradiance and thermal stress</w:t>
      </w:r>
      <w:r>
        <w:rPr>
          <w:rFonts w:cs="Times New Roman"/>
        </w:rPr>
        <w:t xml:space="preserve"> </w:t>
      </w:r>
      <w:r w:rsidR="0016592B">
        <w:rPr>
          <w:rFonts w:cs="Times New Roman"/>
        </w:rPr>
        <w:fldChar w:fldCharType="begin" w:fldLock="1"/>
      </w:r>
      <w:r w:rsidR="00E406E8">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title" : "Onset of algal endosymbiont specificity varies among closely related species of Acropora corals during early ontogeny", "type" : "article-journal"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16592B">
        <w:rPr>
          <w:rFonts w:cs="Times New Roman"/>
        </w:rPr>
        <w:fldChar w:fldCharType="separate"/>
      </w:r>
      <w:r w:rsidR="0016592B" w:rsidRPr="0016592B">
        <w:rPr>
          <w:rFonts w:cs="Times New Roman"/>
          <w:noProof/>
        </w:rPr>
        <w:t>(Rowan et al. 1995, Abrego et al. 2009, Stat et al. 2015)</w:t>
      </w:r>
      <w:r w:rsidR="0016592B">
        <w:rPr>
          <w:rFonts w:cs="Times New Roman"/>
        </w:rPr>
        <w:fldChar w:fldCharType="end"/>
      </w:r>
      <w:r w:rsidR="0016592B">
        <w:rPr>
          <w:rFonts w:cs="Times New Roman"/>
        </w:rPr>
        <w:t>.</w:t>
      </w:r>
      <w:r>
        <w:rPr>
          <w:rFonts w:cs="Times New Roman"/>
        </w:rPr>
        <w:t xml:space="preserve"> </w:t>
      </w:r>
      <w:r w:rsidR="00A47859">
        <w:rPr>
          <w:rFonts w:cs="Times New Roman"/>
          <w:i/>
        </w:rPr>
        <w:t>Symbiodinium</w:t>
      </w:r>
      <w:r>
        <w:rPr>
          <w:rFonts w:cs="Times New Roman"/>
        </w:rPr>
        <w:t xml:space="preserve"> of clade C</w:t>
      </w:r>
      <w:r w:rsidR="00D51FF9">
        <w:rPr>
          <w:rFonts w:cs="Times New Roman"/>
        </w:rPr>
        <w:t xml:space="preserve"> (C1b-c) </w:t>
      </w:r>
      <w:r w:rsidR="001D1DB0">
        <w:rPr>
          <w:rFonts w:cs="Times New Roman"/>
        </w:rPr>
        <w:t xml:space="preserve">have shown thermal </w:t>
      </w:r>
      <w:r>
        <w:rPr>
          <w:rFonts w:cs="Times New Roman"/>
        </w:rPr>
        <w:t>sensitivity whereas thermal tolerance</w:t>
      </w:r>
      <w:r w:rsidR="00A47859">
        <w:rPr>
          <w:rFonts w:cs="Times New Roman"/>
        </w:rPr>
        <w:t xml:space="preserve"> observed in clade D symbionts</w:t>
      </w:r>
      <w:r w:rsidR="00D51FF9">
        <w:rPr>
          <w:rFonts w:cs="Times New Roman"/>
        </w:rPr>
        <w:t xml:space="preserve"> (D1)</w:t>
      </w:r>
      <w:r>
        <w:rPr>
          <w:rFonts w:cs="Times New Roman"/>
        </w:rPr>
        <w:t xml:space="preserve"> have </w:t>
      </w:r>
      <w:r w:rsidR="00A47859">
        <w:rPr>
          <w:rFonts w:cs="Times New Roman"/>
        </w:rPr>
        <w:t>led</w:t>
      </w:r>
      <w:r w:rsidR="00A036CC">
        <w:rPr>
          <w:rFonts w:cs="Times New Roman"/>
        </w:rPr>
        <w:t xml:space="preserve"> to</w:t>
      </w:r>
      <w:r w:rsidR="00A47859">
        <w:rPr>
          <w:rFonts w:cs="Times New Roman"/>
        </w:rPr>
        <w:t xml:space="preserve"> a dominance of</w:t>
      </w:r>
      <w:r>
        <w:rPr>
          <w:rFonts w:cs="Times New Roman"/>
        </w:rPr>
        <w:t xml:space="preserve"> clade D in areas that </w:t>
      </w:r>
      <w:r w:rsidR="00A47859">
        <w:rPr>
          <w:rFonts w:cs="Times New Roman"/>
        </w:rPr>
        <w:t>experienced</w:t>
      </w:r>
      <w:r>
        <w:rPr>
          <w:rFonts w:cs="Times New Roman"/>
        </w:rPr>
        <w:t xml:space="preserve"> thermal stress and bleaching events </w:t>
      </w:r>
      <w:r w:rsidR="00D51FF9">
        <w:rPr>
          <w:rFonts w:cs="Times New Roman"/>
        </w:rPr>
        <w:fldChar w:fldCharType="begin" w:fldLock="1"/>
      </w:r>
      <w:r w:rsidR="00D51FF9">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D51FF9">
        <w:rPr>
          <w:rFonts w:cs="Times New Roman"/>
        </w:rPr>
        <w:fldChar w:fldCharType="separate"/>
      </w:r>
      <w:r w:rsidR="00D51FF9" w:rsidRPr="00D51FF9">
        <w:rPr>
          <w:rFonts w:cs="Times New Roman"/>
          <w:noProof/>
        </w:rPr>
        <w:t>(Baker et al. 2016)</w:t>
      </w:r>
      <w:r w:rsidR="00D51FF9">
        <w:rPr>
          <w:rFonts w:cs="Times New Roman"/>
        </w:rPr>
        <w:fldChar w:fldCharType="end"/>
      </w:r>
      <w:r w:rsidR="00CC62FC">
        <w:rPr>
          <w:rFonts w:cs="Times New Roman"/>
        </w:rPr>
        <w:t>,</w:t>
      </w:r>
      <w:r w:rsidR="00E97D5E">
        <w:rPr>
          <w:rFonts w:cs="Times New Roman"/>
        </w:rPr>
        <w:t xml:space="preserve"> consistent with prev</w:t>
      </w:r>
      <w:r w:rsidR="00D94FEB">
        <w:rPr>
          <w:rFonts w:cs="Times New Roman"/>
        </w:rPr>
        <w:t>ious correlati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 </w:t>
      </w:r>
      <w:r w:rsidR="00E97D5E">
        <w:rPr>
          <w:rFonts w:cs="Times New Roman"/>
        </w:rPr>
        <w:fldChar w:fldCharType="begin" w:fldLock="1"/>
      </w:r>
      <w:r w:rsidR="001950F6">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previouslyFormattedCitation" : "(Tonk et al. 2013)" }, "properties" : { "noteIndex" : 0 }, "schema" : "https://github.com/citation-style-language/schema/raw/master/csl-citation.json" }</w:instrText>
      </w:r>
      <w:r w:rsidR="00E97D5E">
        <w:rPr>
          <w:rFonts w:cs="Times New Roman"/>
        </w:rPr>
        <w:fldChar w:fldCharType="separate"/>
      </w:r>
      <w:r w:rsidR="00E97D5E" w:rsidRPr="00E97D5E">
        <w:rPr>
          <w:rFonts w:cs="Times New Roman"/>
          <w:noProof/>
        </w:rPr>
        <w:t>(Tonk et al. 2013)</w:t>
      </w:r>
      <w:r w:rsidR="00E97D5E">
        <w:rPr>
          <w:rFonts w:cs="Times New Roman"/>
        </w:rPr>
        <w:fldChar w:fldCharType="end"/>
      </w:r>
      <w:r>
        <w:rPr>
          <w:rFonts w:cs="Times New Roman"/>
        </w:rPr>
        <w:t>.</w:t>
      </w:r>
      <w:r w:rsidR="00D51FF9">
        <w:rPr>
          <w:rFonts w:cs="Times New Roman"/>
        </w:rPr>
        <w:t xml:space="preserve"> Similarly, clade C symbionts (C1c) in the Gulf of California performed better at depth in low light than did clade D symbionts (D1) which were more successful in shallow, high light environments</w:t>
      </w:r>
      <w:r w:rsidR="00316E8B">
        <w:rPr>
          <w:rFonts w:cs="Times New Roman"/>
        </w:rPr>
        <w:t>, sugges</w:t>
      </w:r>
      <w:r w:rsidR="00DA5C5A">
        <w:rPr>
          <w:rFonts w:cs="Times New Roman"/>
        </w:rPr>
        <w:t xml:space="preserve">ting that irradiance plays a vital role in </w:t>
      </w:r>
      <w:r w:rsidR="00E377AA">
        <w:rPr>
          <w:rFonts w:cs="Times New Roman"/>
        </w:rPr>
        <w:t xml:space="preserve">niche-partitioning of </w:t>
      </w:r>
      <w:r w:rsidR="00E377AA">
        <w:rPr>
          <w:rFonts w:cs="Times New Roman"/>
          <w:i/>
        </w:rPr>
        <w:t xml:space="preserve">Symbiodinium </w:t>
      </w:r>
      <w:r w:rsidR="00D51FF9">
        <w:rPr>
          <w:rFonts w:cs="Times New Roman"/>
        </w:rPr>
        <w:fldChar w:fldCharType="begin" w:fldLock="1"/>
      </w:r>
      <w:r w:rsidR="00E97D5E">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D51FF9">
        <w:rPr>
          <w:rFonts w:cs="Times New Roman"/>
        </w:rPr>
        <w:fldChar w:fldCharType="separate"/>
      </w:r>
      <w:r w:rsidR="00316E8B" w:rsidRPr="00316E8B">
        <w:rPr>
          <w:rFonts w:cs="Times New Roman"/>
          <w:noProof/>
        </w:rPr>
        <w:t>(Iglesias-Prieto et al. 2004, Sampayo et al. 2007, Bongaerts et al. 2015)</w:t>
      </w:r>
      <w:r w:rsidR="00D51FF9">
        <w:rPr>
          <w:rFonts w:cs="Times New Roman"/>
        </w:rPr>
        <w:fldChar w:fldCharType="end"/>
      </w:r>
      <w:r>
        <w:rPr>
          <w:rFonts w:cs="Times New Roman"/>
        </w:rPr>
        <w:t xml:space="preserve">. </w:t>
      </w:r>
      <w:r w:rsidR="00E21239" w:rsidRPr="008E69BA">
        <w:rPr>
          <w:rFonts w:cs="Times New Roman"/>
        </w:rPr>
        <w:t xml:space="preserve">These patterns </w:t>
      </w:r>
      <w:r w:rsidR="005C08D5">
        <w:rPr>
          <w:rFonts w:cs="Times New Roman"/>
        </w:rPr>
        <w:t>elucidate</w:t>
      </w:r>
      <w:r w:rsidR="00D04735" w:rsidRPr="008E69BA">
        <w:rPr>
          <w:rFonts w:cs="Times New Roman"/>
        </w:rPr>
        <w:t xml:space="preserve"> differences</w:t>
      </w:r>
      <w:r w:rsidR="00111E23">
        <w:rPr>
          <w:rFonts w:cs="Times New Roman"/>
        </w:rPr>
        <w:t xml:space="preserve"> in</w:t>
      </w:r>
      <w:r w:rsidR="00E21239" w:rsidRPr="008E69BA">
        <w:rPr>
          <w:rFonts w:cs="Times New Roman"/>
        </w:rPr>
        <w:t xml:space="preserve"> h</w:t>
      </w:r>
      <w:r w:rsidR="006C345D">
        <w:rPr>
          <w:rFonts w:cs="Times New Roman"/>
        </w:rPr>
        <w:t>ost-symbiont relationships</w:t>
      </w:r>
      <w:r w:rsidR="00111E23">
        <w:rPr>
          <w:rFonts w:cs="Times New Roman"/>
        </w:rPr>
        <w:t xml:space="preserve"> across spatial distributions and</w:t>
      </w:r>
      <w:r w:rsidR="006C345D">
        <w:rPr>
          <w:rFonts w:cs="Times New Roman"/>
        </w:rPr>
        <w:t xml:space="preserve"> among habitat types</w:t>
      </w:r>
      <w:r w:rsidR="00111E23">
        <w:rPr>
          <w:rFonts w:cs="Times New Roman"/>
        </w:rPr>
        <w:t>, yet large-scale</w:t>
      </w:r>
      <w:r w:rsidR="00D04735" w:rsidRPr="008E69BA">
        <w:rPr>
          <w:rFonts w:cs="Times New Roman"/>
        </w:rPr>
        <w:t xml:space="preserve"> studies of these phenomena are absent</w:t>
      </w:r>
      <w:r w:rsidR="00D11FE3" w:rsidRPr="008E69BA">
        <w:rPr>
          <w:rFonts w:cs="Times New Roman"/>
        </w:rPr>
        <w:t>.</w:t>
      </w:r>
      <w:r w:rsidR="00D04735" w:rsidRPr="008E69BA">
        <w:rPr>
          <w:rFonts w:cs="Times New Roman"/>
        </w:rPr>
        <w:t xml:space="preserve"> </w:t>
      </w:r>
    </w:p>
    <w:p w14:paraId="4D719E00" w14:textId="4FDEAA0E"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6C1C3A">
        <w:rPr>
          <w:rFonts w:cs="Times New Roman"/>
        </w:rPr>
        <w:t>; specifically</w:t>
      </w:r>
      <w:r w:rsidR="00D14C35">
        <w:rPr>
          <w:rFonts w:cs="Times New Roman"/>
        </w:rPr>
        <w:t xml:space="preserve"> associating with</w:t>
      </w:r>
      <w:r w:rsidR="006C1C3A">
        <w:rPr>
          <w:rFonts w:cs="Times New Roman"/>
        </w:rPr>
        <w:t xml:space="preserve"> types C31 and D1a</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CB4B1F">
        <w:rPr>
          <w:rFonts w:cs="Times New Roman"/>
        </w:rPr>
        <w:t>T</w:t>
      </w:r>
      <w:r w:rsidR="008206F7" w:rsidRPr="008E69BA">
        <w:rPr>
          <w:rFonts w:cs="Times New Roman"/>
        </w:rPr>
        <w:t xml:space="preserve">he factors driving the distribution of </w:t>
      </w:r>
      <w:r w:rsidR="00CB4B1F">
        <w:rPr>
          <w:rFonts w:cs="Times New Roman"/>
        </w:rPr>
        <w:t>these clades</w:t>
      </w:r>
      <w:r w:rsidR="008206F7" w:rsidRPr="008E69BA">
        <w:rPr>
          <w:rFonts w:cs="Times New Roman"/>
        </w:rPr>
        <w:t xml:space="preserve">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9D036A" w:rsidRPr="008E69BA">
        <w:rPr>
          <w:rFonts w:cs="Times New Roman"/>
        </w:rPr>
        <w:t>Kāne’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973B7F">
        <w:rPr>
          <w:rFonts w:cs="Times New Roman"/>
        </w:rPr>
        <w:t xml:space="preserve">occurs as </w:t>
      </w:r>
      <w:r w:rsidR="00253C0F" w:rsidRPr="008E69BA">
        <w:rPr>
          <w:rFonts w:cs="Times New Roman"/>
        </w:rPr>
        <w:t>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6F615D" w:rsidRPr="008E69BA">
        <w:rPr>
          <w:rFonts w:cs="Times New Roman"/>
        </w:rPr>
        <w:t>color morphs</w:t>
      </w:r>
      <w:r w:rsidR="00973B7F">
        <w:rPr>
          <w:rFonts w:cs="Times New Roman"/>
        </w:rPr>
        <w:t xml:space="preserve"> (brown and orange)</w:t>
      </w:r>
      <w:r w:rsidR="00253C0F" w:rsidRPr="008E69BA">
        <w:rPr>
          <w:rFonts w:cs="Times New Roman"/>
        </w:rPr>
        <w:t>,</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color development in coral results from fluorescent proteins </w:t>
      </w:r>
      <w:r w:rsidR="007D55E5" w:rsidRPr="008E69BA">
        <w:rPr>
          <w:rFonts w:cs="Times New Roman"/>
        </w:rPr>
        <w:fldChar w:fldCharType="begin" w:fldLock="1"/>
      </w:r>
      <w:r w:rsidR="00DA774A" w:rsidRPr="008E69BA">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color </w:t>
      </w:r>
      <w:r w:rsidR="008E69BA" w:rsidRPr="008E69BA">
        <w:rPr>
          <w:rFonts w:cs="Times New Roman"/>
        </w:rPr>
        <w:t>morph</w:t>
      </w:r>
      <w:r w:rsidR="00235E87">
        <w:rPr>
          <w:rFonts w:cs="Times New Roman"/>
        </w:rPr>
        <w:t>s a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 xml:space="preserve">M. </w:t>
      </w:r>
      <w:proofErr w:type="gramStart"/>
      <w:r w:rsidR="00451260" w:rsidRPr="008E69BA">
        <w:rPr>
          <w:rFonts w:cs="Times New Roman"/>
          <w:i/>
        </w:rPr>
        <w:t>capitata</w:t>
      </w:r>
      <w:proofErr w:type="gramEnd"/>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02564B4E"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3264EF">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d" : { "date-parts" : [ [ "1981" ] ] }, "title" : "Kaneohe Bay Sewage Diversion Experiment: Perspectives on Ecosystem Responses to Nutritional Perturbation", "type" : "article-journal"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F25831" w:rsidRPr="008E69BA">
        <w:rPr>
          <w:rFonts w:cs="Times New Roman"/>
        </w:rPr>
        <w:fldChar w:fldCharType="separate"/>
      </w:r>
      <w:r w:rsidR="006654A0" w:rsidRPr="006654A0">
        <w:rPr>
          <w:rFonts w:cs="Times New Roman"/>
          <w:noProof/>
        </w:rPr>
        <w:t>(Smith et al. 1981, Jokiel 1991)</w:t>
      </w:r>
      <w:r w:rsidR="00F25831" w:rsidRPr="008E69BA">
        <w:rPr>
          <w:rFonts w:cs="Times New Roman"/>
        </w:rPr>
        <w:fldChar w:fldCharType="end"/>
      </w:r>
      <w:r w:rsidRPr="008E69BA">
        <w:rPr>
          <w:rFonts w:cs="Times New Roman"/>
        </w:rPr>
        <w:t xml:space="preserve"> which may </w:t>
      </w:r>
      <w:r w:rsidR="008D6A23">
        <w:rPr>
          <w:rFonts w:cs="Times New Roman"/>
        </w:rPr>
        <w:t>drive</w:t>
      </w:r>
      <w:r w:rsidR="005D519C" w:rsidRPr="008E69BA">
        <w:rPr>
          <w:rFonts w:cs="Times New Roman"/>
        </w:rPr>
        <w:t xml:space="preserve"> symbiont distribution</w:t>
      </w:r>
      <w:r w:rsidR="00CB5A6B">
        <w:rPr>
          <w:rFonts w:cs="Times New Roman"/>
        </w:rPr>
        <w: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w:t>
      </w:r>
      <w:r w:rsidR="003264EF">
        <w:rPr>
          <w:rFonts w:cs="Times New Roman"/>
        </w:rPr>
        <w:t xml:space="preserve"> Higher temperatures exist in the bay due to restricted circulation, causing c</w:t>
      </w:r>
      <w:r w:rsidR="00B77E7D">
        <w:rPr>
          <w:rFonts w:cs="Times New Roman"/>
        </w:rPr>
        <w:t>orals to exist in conditions</w:t>
      </w:r>
      <w:r w:rsidR="003264EF">
        <w:rPr>
          <w:rFonts w:cs="Times New Roman"/>
        </w:rPr>
        <w:t xml:space="preserve"> projected </w:t>
      </w:r>
      <w:r w:rsidR="00B77E7D">
        <w:rPr>
          <w:rFonts w:cs="Times New Roman"/>
        </w:rPr>
        <w:t xml:space="preserve">not </w:t>
      </w:r>
      <w:r w:rsidR="003264EF">
        <w:rPr>
          <w:rFonts w:cs="Times New Roman"/>
        </w:rPr>
        <w:t xml:space="preserve">to be experienced for another century </w:t>
      </w:r>
      <w:r w:rsidR="003264EF">
        <w:rPr>
          <w:rFonts w:cs="Times New Roman"/>
        </w:rPr>
        <w:fldChar w:fldCharType="begin" w:fldLock="1"/>
      </w:r>
      <w:r w:rsidR="00D90C62">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3264EF">
        <w:rPr>
          <w:rFonts w:cs="Times New Roman"/>
        </w:rPr>
        <w:fldChar w:fldCharType="separate"/>
      </w:r>
      <w:r w:rsidR="003264EF" w:rsidRPr="003264EF">
        <w:rPr>
          <w:rFonts w:cs="Times New Roman"/>
          <w:noProof/>
        </w:rPr>
        <w:t>(Bahr et al. 2015)</w:t>
      </w:r>
      <w:r w:rsidR="003264EF">
        <w:rPr>
          <w:rFonts w:cs="Times New Roman"/>
        </w:rPr>
        <w:fldChar w:fldCharType="end"/>
      </w:r>
      <w:r w:rsidR="003264EF">
        <w:rPr>
          <w:rFonts w:cs="Times New Roman"/>
        </w:rPr>
        <w:t>.</w:t>
      </w:r>
      <w:r w:rsidR="00CC3978" w:rsidRPr="008E69BA">
        <w:rPr>
          <w:rFonts w:cs="Times New Roman"/>
        </w:rPr>
        <w:t xml:space="preserve"> </w:t>
      </w:r>
      <w:r w:rsidR="00E81A38" w:rsidRPr="008E69BA">
        <w:rPr>
          <w:rFonts w:cs="Times New Roman"/>
        </w:rPr>
        <w:t>The</w:t>
      </w:r>
      <w:r w:rsidR="00782EA8">
        <w:rPr>
          <w:rFonts w:cs="Times New Roman"/>
        </w:rPr>
        <w:t xml:space="preserve"> tops of the</w:t>
      </w:r>
      <w:r w:rsidR="003743FF">
        <w:rPr>
          <w:rFonts w:cs="Times New Roman"/>
        </w:rPr>
        <w:t xml:space="preserve"> shallow (0 - 17 m)</w:t>
      </w:r>
      <w:r w:rsidR="00E81A38" w:rsidRPr="008E69BA">
        <w:rPr>
          <w:rFonts w:cs="Times New Roman"/>
        </w:rPr>
        <w:t xml:space="preserve"> patch</w:t>
      </w:r>
      <w:r w:rsidR="00DF4EA2" w:rsidRPr="008E69BA">
        <w:rPr>
          <w:rFonts w:cs="Times New Roman"/>
        </w:rPr>
        <w:t xml:space="preserve"> an</w:t>
      </w:r>
      <w:r w:rsidR="009F5C1F" w:rsidRPr="008E69BA">
        <w:rPr>
          <w:rFonts w:cs="Times New Roman"/>
        </w:rPr>
        <w:t>d fringing reef systems of Kāne‘</w:t>
      </w:r>
      <w:r w:rsidR="003743FF">
        <w:rPr>
          <w:rFonts w:cs="Times New Roman"/>
        </w:rPr>
        <w:t>ohe Bay</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04123E">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thermal stress</w:t>
      </w:r>
      <w:r w:rsidR="003264EF">
        <w:rPr>
          <w:rFonts w:cs="Times New Roman"/>
        </w:rPr>
        <w:t xml:space="preserve"> as well</w:t>
      </w:r>
      <w:r w:rsidR="00F83044" w:rsidRPr="008E69BA">
        <w:rPr>
          <w:rFonts w:cs="Times New Roman"/>
        </w:rPr>
        <w:t>.</w:t>
      </w:r>
      <w:r w:rsidR="00A95F80">
        <w:rPr>
          <w:rFonts w:cs="Times New Roman"/>
        </w:rPr>
        <w:t xml:space="preserve"> </w:t>
      </w:r>
      <w:r w:rsidR="00DB5BD0">
        <w:rPr>
          <w:rFonts w:cs="Times New Roman"/>
        </w:rPr>
        <w:t>D</w:t>
      </w:r>
      <w:r w:rsidR="00A95F80">
        <w:rPr>
          <w:rFonts w:cs="Times New Roman"/>
        </w:rPr>
        <w:t xml:space="preserve">espite </w:t>
      </w:r>
      <w:r w:rsidR="008D6A23">
        <w:rPr>
          <w:rFonts w:cs="Times New Roman"/>
        </w:rPr>
        <w:t>being comparatively shallow</w:t>
      </w:r>
      <w:r w:rsidR="00782EA8">
        <w:rPr>
          <w:rFonts w:cs="Times New Roman"/>
        </w:rPr>
        <w:t xml:space="preserve"> relative to other reef systems</w:t>
      </w:r>
      <w:r w:rsidR="00DB5BD0">
        <w:rPr>
          <w:rFonts w:cs="Times New Roman"/>
        </w:rPr>
        <w:t xml:space="preserve">, habitats on a single reef can be </w:t>
      </w:r>
      <w:r w:rsidR="00417777">
        <w:rPr>
          <w:rFonts w:cs="Times New Roman"/>
        </w:rPr>
        <w:t>considerably</w:t>
      </w:r>
      <w:r w:rsidR="00DB5BD0">
        <w:rPr>
          <w:rFonts w:cs="Times New Roman"/>
        </w:rPr>
        <w:t xml:space="preserve"> different due to dramatic turbidity increases</w:t>
      </w:r>
      <w:r w:rsidR="008D6A23">
        <w:rPr>
          <w:rFonts w:cs="Times New Roman"/>
        </w:rPr>
        <w:t xml:space="preserve"> with depth</w:t>
      </w:r>
      <w:r w:rsidR="001B6287">
        <w:rPr>
          <w:rFonts w:cs="Times New Roman"/>
        </w:rPr>
        <w:t>.</w:t>
      </w:r>
      <w:r w:rsidR="00C2398F">
        <w:rPr>
          <w:rFonts w:cs="Times New Roman"/>
        </w:rPr>
        <w:t xml:space="preserve"> </w:t>
      </w:r>
      <w:r w:rsidR="006057FF">
        <w:rPr>
          <w:rFonts w:cs="Times New Roman"/>
        </w:rPr>
        <w:t xml:space="preserve">Though </w:t>
      </w:r>
      <w:r w:rsidR="001B6287" w:rsidRPr="008E69BA">
        <w:rPr>
          <w:rFonts w:cs="Times New Roman"/>
        </w:rPr>
        <w:t>seemingly intolerable physiognomies</w:t>
      </w:r>
      <w:r w:rsidR="001B6287">
        <w:rPr>
          <w:rFonts w:cs="Times New Roman"/>
        </w:rPr>
        <w:t xml:space="preserve"> for coral survivorship</w:t>
      </w:r>
      <w:r w:rsidR="006057FF">
        <w:rPr>
          <w:rFonts w:cs="Times New Roman"/>
        </w:rPr>
        <w:t xml:space="preserve"> characterize</w:t>
      </w:r>
      <w:r w:rsidR="006057FF" w:rsidRPr="008E69BA">
        <w:rPr>
          <w:rFonts w:cs="Times New Roman"/>
        </w:rPr>
        <w:t xml:space="preserve"> Kāne‘ohe Ba</w:t>
      </w:r>
      <w:r w:rsidR="006057FF">
        <w:rPr>
          <w:rFonts w:cs="Times New Roman"/>
        </w:rPr>
        <w:t>y</w:t>
      </w:r>
      <w:r w:rsidR="00D50CA6">
        <w:rPr>
          <w:rFonts w:cs="Times New Roman"/>
        </w:rPr>
        <w:t>,</w:t>
      </w:r>
      <w:r w:rsidR="001B6287" w:rsidRPr="008E69BA">
        <w:rPr>
          <w:rFonts w:cs="Times New Roman"/>
        </w:rPr>
        <w:t xml:space="preserve"> </w:t>
      </w:r>
      <w:r w:rsidR="00DF4EA2" w:rsidRPr="008E69BA">
        <w:rPr>
          <w:rFonts w:cs="Times New Roman"/>
        </w:rPr>
        <w:t>there exists high coral coverag</w:t>
      </w:r>
      <w:r w:rsidR="00F246B6" w:rsidRPr="008E69BA">
        <w:rPr>
          <w:rFonts w:cs="Times New Roman"/>
        </w:rPr>
        <w:t>e</w:t>
      </w:r>
      <w:r w:rsidR="006057FF">
        <w:rPr>
          <w:rFonts w:cs="Times New Roman"/>
        </w:rPr>
        <w:t xml:space="preserve"> and rapid recovery rates</w:t>
      </w:r>
      <w:r w:rsidR="004A3531">
        <w:rPr>
          <w:rFonts w:cs="Times New Roman"/>
        </w:rPr>
        <w:t xml:space="preserve"> </w:t>
      </w:r>
      <w:r w:rsidR="004A3531">
        <w:rPr>
          <w:rFonts w:cs="Times New Roman"/>
        </w:rPr>
        <w:fldChar w:fldCharType="begin" w:fldLock="1"/>
      </w:r>
      <w:r w:rsidR="00012EDC">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2",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Cunning et al. 2016)", "plainTextFormattedCitation" : "(Bahr et al. 2015, Cunning et al. 2016)", "previouslyFormattedCitation" : "(Bahr et al. 2015, Cunning et al. 2016)" }, "properties" : { "noteIndex" : 0 }, "schema" : "https://github.com/citation-style-language/schema/raw/master/csl-citation.json" }</w:instrText>
      </w:r>
      <w:r w:rsidR="004A3531">
        <w:rPr>
          <w:rFonts w:cs="Times New Roman"/>
        </w:rPr>
        <w:fldChar w:fldCharType="separate"/>
      </w:r>
      <w:r w:rsidR="004A3531" w:rsidRPr="004A3531">
        <w:rPr>
          <w:rFonts w:cs="Times New Roman"/>
          <w:noProof/>
        </w:rPr>
        <w:t>(Bahr et al. 2015, Cunning et al. 2016)</w:t>
      </w:r>
      <w:r w:rsidR="004A3531">
        <w:rPr>
          <w:rFonts w:cs="Times New Roman"/>
        </w:rPr>
        <w:fldChar w:fldCharType="end"/>
      </w:r>
      <w:r w:rsidR="00453D42" w:rsidRPr="008E69BA">
        <w:rPr>
          <w:rFonts w:cs="Times New Roman"/>
        </w:rPr>
        <w:t xml:space="preserve">. </w:t>
      </w:r>
      <w:r w:rsidR="00671BF1" w:rsidRPr="008E69BA">
        <w:rPr>
          <w:rFonts w:cs="Times New Roman"/>
        </w:rPr>
        <w:t>T</w:t>
      </w:r>
      <w:r w:rsidR="00DF4EA2" w:rsidRPr="008E69BA">
        <w:rPr>
          <w:rFonts w:cs="Times New Roman"/>
        </w:rPr>
        <w:t>his study aimed to characterize the spatial</w:t>
      </w:r>
      <w:r w:rsidR="00133B63">
        <w:rPr>
          <w:rFonts w:cs="Times New Roman"/>
        </w:rPr>
        <w:t xml:space="preserve"> variability</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r w:rsidR="0017484A">
        <w:rPr>
          <w:rFonts w:cs="Times New Roman"/>
        </w:rPr>
        <w:t xml:space="preserve">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12CDA58A"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00AD0722">
        <w:rPr>
          <w:rFonts w:cs="Times New Roman"/>
          <w:i/>
        </w:rPr>
        <w:t xml:space="preserve"> </w:t>
      </w:r>
      <w:r w:rsidR="00AD0722">
        <w:rPr>
          <w:rFonts w:cs="Times New Roman"/>
        </w:rPr>
        <w:t>in Kāne‘ohe Bay</w:t>
      </w:r>
      <w:r w:rsidRPr="008E69BA">
        <w:rPr>
          <w:rFonts w:cs="Times New Roman"/>
        </w:rPr>
        <w:t xml:space="preserve"> </w:t>
      </w:r>
      <w:r w:rsidR="00D83DD3" w:rsidRPr="008E69BA">
        <w:rPr>
          <w:rFonts w:cs="Times New Roman"/>
        </w:rPr>
        <w:t>were tagged</w:t>
      </w:r>
      <w:r w:rsidR="001E5EB3">
        <w:rPr>
          <w:rFonts w:cs="Times New Roman"/>
        </w:rPr>
        <w:t xml:space="preserve"> for continued monitoring</w:t>
      </w:r>
      <w:r w:rsidR="00DE1C23" w:rsidRPr="008E69BA">
        <w:rPr>
          <w:rFonts w:cs="Times New Roman"/>
        </w:rPr>
        <w:t xml:space="preserve"> and </w:t>
      </w:r>
      <w:r w:rsidR="002360A6" w:rsidRPr="008E69BA">
        <w:rPr>
          <w:rFonts w:cs="Times New Roman"/>
        </w:rPr>
        <w:t>sample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among</w:t>
      </w:r>
      <w:r w:rsidR="00ED6470">
        <w:rPr>
          <w:rFonts w:cs="Times New Roman"/>
        </w:rPr>
        <w:t xml:space="preserve"> corals in</w:t>
      </w:r>
      <w:r w:rsidRPr="008E69BA">
        <w:rPr>
          <w:rFonts w:cs="Times New Roman"/>
        </w:rPr>
        <w:t xml:space="preserve"> different habitats</w:t>
      </w:r>
      <w:r w:rsidR="00D83DD3" w:rsidRPr="008E69BA">
        <w:rPr>
          <w:rFonts w:cs="Times New Roman"/>
        </w:rPr>
        <w:t>.</w:t>
      </w:r>
      <w:r w:rsidR="00DE1C2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ED6470">
        <w:rPr>
          <w:rFonts w:cs="Times New Roman"/>
        </w:rPr>
        <w:t>, along a gradient of decreasing oceanic influence,</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D04D88" w:rsidRPr="00D04D88">
        <w:rPr>
          <w:rFonts w:cs="Times New Roman"/>
        </w:rPr>
        <w:t>.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810D4F">
        <w:rPr>
          <w:rFonts w:cs="Times New Roman"/>
        </w:rPr>
        <w:t>&lt;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62C01D8A"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70A1E" w:rsidRPr="008E69BA">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12700F4E"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783C08">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title" : "Excess algal symbionts increase the susceptibility of reef corals to bleaching", "type" : "article-journal"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dominance was calculated from the clade C to D ratio by the formula [(C</w:t>
      </w:r>
      <w:proofErr w:type="gramStart"/>
      <w:r w:rsidR="003B7170" w:rsidRPr="008E69BA">
        <w:rPr>
          <w:rFonts w:cs="Times New Roman"/>
        </w:rPr>
        <w:t>:D</w:t>
      </w:r>
      <w:proofErr w:type="gramEnd"/>
      <w:r w:rsidR="003B7170" w:rsidRPr="008E69BA">
        <w:rPr>
          <w:rFonts w:cs="Times New Roman"/>
        </w:rPr>
        <w:t xml:space="preserve">)/(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w:t>
      </w:r>
      <w:proofErr w:type="gramStart"/>
      <w:r w:rsidR="003B7170" w:rsidRPr="008E69BA">
        <w:rPr>
          <w:rFonts w:cs="Times New Roman"/>
        </w:rPr>
        <w:t>:D</w:t>
      </w:r>
      <w:proofErr w:type="gramEnd"/>
      <w:r w:rsidR="003B7170" w:rsidRPr="008E69BA">
        <w:rPr>
          <w:rFonts w:cs="Times New Roman"/>
        </w:rPr>
        <w:t xml:space="preserve">)/(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59600053"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49CAE629"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70A1E" w:rsidRPr="008E69BA">
        <w:rPr>
          <w:rFonts w:cs="Times New Roman"/>
        </w:rPr>
        <w:t>(Fig. 3</w:t>
      </w:r>
      <w:r w:rsidRPr="008E69BA">
        <w:rPr>
          <w:rFonts w:cs="Times New Roman"/>
        </w:rPr>
        <w:t>).</w:t>
      </w:r>
      <w:r w:rsidR="005D692C"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w:t>
      </w:r>
      <w:r w:rsidR="00420905">
        <w:rPr>
          <w:rFonts w:cs="Times New Roman"/>
        </w:rPr>
        <w:t xml:space="preserve"> </w:t>
      </w:r>
      <w:r w:rsidR="007B77B1" w:rsidRPr="008E69BA">
        <w:rPr>
          <w:rFonts w:cs="Times New Roman"/>
        </w:rPr>
        <w:t>%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r w:rsidR="00AD16D4" w:rsidRPr="008E69BA">
        <w:rPr>
          <w:rFonts w:cs="Times New Roman"/>
        </w:rPr>
        <w:t>Clade</w:t>
      </w:r>
      <w:r w:rsidR="00622DD5" w:rsidRPr="008E69BA">
        <w:rPr>
          <w:rFonts w:cs="Times New Roman"/>
        </w:rPr>
        <w:t xml:space="preserve"> D</w:t>
      </w:r>
      <w:r w:rsidR="00AD16D4" w:rsidRPr="008E69BA">
        <w:rPr>
          <w:rFonts w:cs="Times New Roman"/>
        </w:rPr>
        <w:t>, when present in a colony,</w:t>
      </w:r>
      <w:r w:rsidR="00622DD5" w:rsidRPr="008E69BA">
        <w:rPr>
          <w:rFonts w:cs="Times New Roman"/>
        </w:rPr>
        <w:t xml:space="preserve"> was al</w:t>
      </w:r>
      <w:r w:rsidR="00AD16D4" w:rsidRPr="008E69BA">
        <w:rPr>
          <w:rFonts w:cs="Times New Roman"/>
        </w:rPr>
        <w:t>mo</w:t>
      </w:r>
      <w:r w:rsidR="00901226" w:rsidRPr="008E69BA">
        <w:rPr>
          <w:rFonts w:cs="Times New Roman"/>
        </w:rPr>
        <w:t xml:space="preserve">st </w:t>
      </w:r>
      <w:r w:rsidR="00340911">
        <w:rPr>
          <w:rFonts w:cs="Times New Roman"/>
        </w:rPr>
        <w:t>always in abundance &gt;</w:t>
      </w:r>
      <w:r w:rsidR="006D115D" w:rsidRPr="008E69BA">
        <w:rPr>
          <w:rFonts w:cs="Times New Roman"/>
        </w:rPr>
        <w:t xml:space="preserve"> </w:t>
      </w:r>
      <w:r w:rsidR="00367F75" w:rsidRPr="008E69BA">
        <w:rPr>
          <w:rFonts w:cs="Times New Roman"/>
        </w:rPr>
        <w:t>80</w:t>
      </w:r>
      <w:r w:rsidR="00340911">
        <w:rPr>
          <w:rFonts w:cs="Times New Roman"/>
        </w:rPr>
        <w:t xml:space="preserve"> </w:t>
      </w:r>
      <w:r w:rsidR="00367F75" w:rsidRPr="008E69BA">
        <w:rPr>
          <w:rFonts w:cs="Times New Roman"/>
        </w:rPr>
        <w:t>%,</w:t>
      </w:r>
      <w:r w:rsidR="00AD16D4" w:rsidRPr="008E69BA">
        <w:rPr>
          <w:rFonts w:cs="Times New Roman"/>
        </w:rPr>
        <w:t xml:space="preserve"> demonstrating that presence of</w:t>
      </w:r>
      <w:r w:rsidR="003D0239" w:rsidRPr="008E69BA">
        <w:rPr>
          <w:rFonts w:cs="Times New Roman"/>
        </w:rPr>
        <w:t xml:space="preserve"> clade</w:t>
      </w:r>
      <w:r w:rsidR="00AD16D4" w:rsidRPr="008E69BA">
        <w:rPr>
          <w:rFonts w:cs="Times New Roman"/>
        </w:rPr>
        <w:t xml:space="preserve"> D often indicates a D-dominated colony</w:t>
      </w:r>
      <w:r w:rsidR="00367F75" w:rsidRPr="008E69BA">
        <w:rPr>
          <w:rFonts w:cs="Times New Roman"/>
        </w:rPr>
        <w:t xml:space="preserve"> </w:t>
      </w:r>
      <w:r w:rsidR="00E70A1E" w:rsidRPr="008E69BA">
        <w:rPr>
          <w:rFonts w:cs="Times New Roman"/>
        </w:rPr>
        <w:t>(Fig. 4</w:t>
      </w:r>
      <w:r w:rsidR="00F25E7F" w:rsidRPr="008E69BA">
        <w:rPr>
          <w:rFonts w:cs="Times New Roman"/>
        </w:rPr>
        <w:t>).</w:t>
      </w:r>
      <w:r w:rsidR="005D692C" w:rsidRPr="008E69BA">
        <w:rPr>
          <w:rFonts w:cs="Times New Roman"/>
        </w:rPr>
        <w:t xml:space="preserve"> </w:t>
      </w:r>
      <w:r w:rsidR="00F25E7F" w:rsidRPr="008E69BA">
        <w:rPr>
          <w:rFonts w:cs="Times New Roman"/>
        </w:rPr>
        <w:t xml:space="preserve"> </w:t>
      </w:r>
      <w:r w:rsidR="00CD5F52" w:rsidRPr="008E69BA">
        <w:rPr>
          <w:rFonts w:cs="Times New Roman"/>
        </w:rPr>
        <w:t xml:space="preserve"> </w:t>
      </w:r>
      <w:r w:rsidR="006B6A79"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7AF0A72A" w:rsidR="002B65FB" w:rsidRPr="008E69BA" w:rsidRDefault="00CF3B3E" w:rsidP="001C5075">
      <w:pPr>
        <w:spacing w:line="480" w:lineRule="auto"/>
        <w:rPr>
          <w:rFonts w:cs="Times New Roman"/>
        </w:rPr>
      </w:pPr>
      <w:r w:rsidRPr="008E69BA">
        <w:rPr>
          <w:rFonts w:cs="Times New Roman"/>
        </w:rPr>
        <w:t xml:space="preserve">No </w:t>
      </w:r>
      <w:r w:rsidR="00830877" w:rsidRPr="008E69BA">
        <w:rPr>
          <w:rFonts w:cs="Times New Roman"/>
        </w:rPr>
        <w:t xml:space="preserve">significant </w:t>
      </w:r>
      <w:r w:rsidR="00B47E43">
        <w:rPr>
          <w:rFonts w:cs="Times New Roman"/>
        </w:rPr>
        <w:t>differences in</w:t>
      </w:r>
      <w:r w:rsidR="00830877" w:rsidRPr="008E69BA">
        <w:rPr>
          <w:rFonts w:cs="Times New Roman"/>
        </w:rPr>
        <w:t xml:space="preserve"> symbiont-</w:t>
      </w:r>
      <w:r w:rsidR="00B47E43">
        <w:rPr>
          <w:rFonts w:cs="Times New Roman"/>
        </w:rPr>
        <w:t>dominance resulted between regions of</w:t>
      </w:r>
      <w:r w:rsidRPr="008E69BA">
        <w:rPr>
          <w:rFonts w:cs="Times New Roman"/>
        </w:rPr>
        <w:t xml:space="preserve"> the bay</w:t>
      </w:r>
      <w:r w:rsidR="006D115D" w:rsidRPr="008E69BA">
        <w:rPr>
          <w:rFonts w:cs="Times New Roman"/>
        </w:rPr>
        <w:t xml:space="preserve"> (p = 0.14)</w:t>
      </w:r>
      <w:r w:rsidRPr="008E69BA">
        <w:rPr>
          <w:rFonts w:cs="Times New Roman"/>
        </w:rPr>
        <w:t xml:space="preserve"> or reef type</w:t>
      </w:r>
      <w:r w:rsidR="00B47E43">
        <w:rPr>
          <w:rFonts w:cs="Times New Roman"/>
        </w:rPr>
        <w:t>s</w:t>
      </w:r>
      <w:r w:rsidR="006D115D" w:rsidRPr="008E69BA">
        <w:rPr>
          <w:rFonts w:cs="Times New Roman"/>
        </w:rPr>
        <w:t xml:space="preserve"> (p =</w:t>
      </w:r>
      <w:r w:rsidRPr="008E69BA">
        <w:rPr>
          <w:rFonts w:cs="Times New Roman"/>
        </w:rPr>
        <w:t xml:space="preserve"> </w:t>
      </w:r>
      <w:r w:rsidR="006D115D" w:rsidRPr="008E69BA">
        <w:rPr>
          <w:rFonts w:cs="Times New Roman"/>
        </w:rPr>
        <w:t xml:space="preserve">0.37) </w:t>
      </w:r>
      <w:r w:rsidRPr="008E69BA">
        <w:rPr>
          <w:rFonts w:cs="Times New Roman"/>
        </w:rPr>
        <w:t>alone.</w:t>
      </w:r>
      <w:r w:rsidR="00C82355" w:rsidRPr="008E69BA">
        <w:rPr>
          <w:rFonts w:cs="Times New Roman"/>
        </w:rPr>
        <w:t xml:space="preserve"> </w:t>
      </w:r>
      <w:r w:rsidR="00403D55">
        <w:rPr>
          <w:rFonts w:cs="Times New Roman"/>
        </w:rPr>
        <w:t xml:space="preserve">However, the effect of reef type on both symbiont-dominance </w:t>
      </w:r>
      <w:r w:rsidR="00C82355" w:rsidRPr="008E69BA">
        <w:rPr>
          <w:rFonts w:cs="Times New Roman"/>
        </w:rPr>
        <w:t xml:space="preserve">and colony color morph </w:t>
      </w:r>
      <w:r w:rsidR="00403D55">
        <w:rPr>
          <w:rFonts w:cs="Times New Roman"/>
        </w:rPr>
        <w:t>also depended on the influence of depth (p &lt; 0.01, p &lt; 0.05)</w:t>
      </w:r>
      <w:r w:rsidR="00C82355" w:rsidRPr="008E69BA">
        <w:rPr>
          <w:rFonts w:cs="Times New Roman"/>
        </w:rPr>
        <w:t xml:space="preserve">.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B61E6D" w:rsidRPr="008E69BA">
        <w:rPr>
          <w:rFonts w:cs="Times New Roman"/>
        </w:rPr>
        <w:t xml:space="preserve"> (p &lt; 0.01; Fig. 5)</w:t>
      </w:r>
      <w:r w:rsidR="002B65FB" w:rsidRPr="008E69BA">
        <w:rPr>
          <w:rFonts w:cs="Times New Roman"/>
        </w:rPr>
        <w:t>. Brown colonies dominated by clade D were more abundant in the southern</w:t>
      </w:r>
      <w:r w:rsidR="00756819">
        <w:rPr>
          <w:rFonts w:cs="Times New Roman"/>
        </w:rPr>
        <w:t xml:space="preserve"> (n = 18)</w:t>
      </w:r>
      <w:r w:rsidR="002B65FB" w:rsidRPr="008E69BA">
        <w:rPr>
          <w:rFonts w:cs="Times New Roman"/>
        </w:rPr>
        <w:t xml:space="preserve"> and central</w:t>
      </w:r>
      <w:r w:rsidR="00756819">
        <w:rPr>
          <w:rFonts w:cs="Times New Roman"/>
        </w:rPr>
        <w:t xml:space="preserve"> (n = 10)</w:t>
      </w:r>
      <w:r w:rsidR="002B65FB" w:rsidRPr="008E69BA">
        <w:rPr>
          <w:rFonts w:cs="Times New Roman"/>
        </w:rPr>
        <w:t xml:space="preserve"> bay areas than they were in</w:t>
      </w:r>
      <w:r w:rsidR="00CA575F" w:rsidRPr="008E69BA">
        <w:rPr>
          <w:rFonts w:cs="Times New Roman"/>
        </w:rPr>
        <w:t xml:space="preserve"> the northern</w:t>
      </w:r>
      <w:r w:rsidR="00756819">
        <w:rPr>
          <w:rFonts w:cs="Times New Roman"/>
        </w:rPr>
        <w:t xml:space="preserve"> (n = 5)</w:t>
      </w:r>
      <w:r w:rsidR="00CA575F" w:rsidRPr="008E69BA">
        <w:rPr>
          <w:rFonts w:cs="Times New Roman"/>
        </w:rPr>
        <w:t xml:space="preserve"> region, though this pertains to 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0DFAF2D6"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5724DB">
        <w:rPr>
          <w:rFonts w:cs="Times New Roman"/>
        </w:rPr>
        <w:t>.29</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w:t>
      </w:r>
      <w:r w:rsidR="005724DB">
        <w:rPr>
          <w:rFonts w:cs="Times New Roman"/>
        </w:rPr>
        <w:t>.29</w:t>
      </w:r>
      <w:r w:rsidR="00C9432B">
        <w:rPr>
          <w:rFonts w:cs="Times New Roman"/>
        </w:rPr>
        <w:t xml:space="preserve">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476AF6">
        <w:rPr>
          <w:rFonts w:cs="Times New Roman"/>
        </w:rPr>
        <w:t>3.6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dominance shifted to the brown color morph</w:t>
      </w:r>
      <w:r w:rsidR="00476AF6">
        <w:rPr>
          <w:rFonts w:cs="Times New Roman"/>
        </w:rPr>
        <w:t xml:space="preserve"> &gt; 3.64</w:t>
      </w:r>
      <w:r w:rsidR="00E60113">
        <w:rPr>
          <w:rFonts w:cs="Times New Roman"/>
        </w:rPr>
        <w:t xml:space="preserve"> m</w:t>
      </w:r>
      <w:r w:rsidR="007A2C21" w:rsidRPr="008E69BA">
        <w:rPr>
          <w:rFonts w:cs="Times New Roman"/>
        </w:rPr>
        <w:t xml:space="preserve">. When considering the influence of depth </w:t>
      </w:r>
      <w:r w:rsidR="00556397" w:rsidRPr="008E69BA">
        <w:rPr>
          <w:rFonts w:cs="Times New Roman"/>
        </w:rPr>
        <w:t>on the interaction of</w:t>
      </w:r>
      <w:r w:rsidR="007A2C21" w:rsidRPr="008E69BA">
        <w:rPr>
          <w:rFonts w:cs="Times New Roman"/>
        </w:rPr>
        <w:t xml:space="preserve"> colony color morph and dominant sym</w:t>
      </w:r>
      <w:r w:rsidR="00C5150E" w:rsidRPr="008E69BA">
        <w:rPr>
          <w:rFonts w:cs="Times New Roman"/>
        </w:rPr>
        <w:t xml:space="preserve">biont, </w:t>
      </w:r>
      <w:r w:rsidR="00556397" w:rsidRPr="008E69BA">
        <w:rPr>
          <w:rFonts w:cs="Times New Roman"/>
        </w:rPr>
        <w:t xml:space="preserve">brown colonies were always more likely to be dominated by clade C </w:t>
      </w:r>
      <w:r w:rsidR="00556397" w:rsidRPr="008E69BA">
        <w:rPr>
          <w:rFonts w:cs="Times New Roman"/>
          <w:i/>
        </w:rPr>
        <w:t>Symbiodinium</w:t>
      </w:r>
      <w:r w:rsidR="00A25C83" w:rsidRPr="008E69BA">
        <w:rPr>
          <w:rFonts w:cs="Times New Roman"/>
          <w:i/>
        </w:rPr>
        <w:t xml:space="preserve">, </w:t>
      </w:r>
      <w:r w:rsidR="00A25C83" w:rsidRPr="008E69BA">
        <w:rPr>
          <w:rFonts w:cs="Times New Roman"/>
        </w:rPr>
        <w:t xml:space="preserve">consistent with results showing a higher likelihood of a colony being brown </w:t>
      </w:r>
      <w:r w:rsidR="006E64DE">
        <w:rPr>
          <w:rFonts w:cs="Times New Roman"/>
        </w:rPr>
        <w:t>and dominated by clade C with increasing</w:t>
      </w:r>
      <w:r w:rsidR="00A25C83" w:rsidRPr="008E69BA">
        <w:rPr>
          <w:rFonts w:cs="Times New Roman"/>
        </w:rPr>
        <w:t xml:space="preserve"> depth</w:t>
      </w:r>
      <w:r w:rsidR="00556397" w:rsidRPr="008E69BA">
        <w:rPr>
          <w:rFonts w:cs="Times New Roman"/>
        </w:rPr>
        <w:t>. Orange colonies, however, 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166F4" w:rsidRPr="008E69BA">
        <w:rPr>
          <w:rFonts w:cs="Times New Roman"/>
        </w:rPr>
        <w:t>Fig 6</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5675B542" w:rsidR="00EB7728" w:rsidRPr="008E69BA" w:rsidRDefault="00EB7728" w:rsidP="001C5075">
      <w:pPr>
        <w:spacing w:line="480" w:lineRule="auto"/>
        <w:rPr>
          <w:rFonts w:cs="Times New Roman"/>
        </w:rPr>
      </w:pPr>
      <w:r w:rsidRPr="008E69BA">
        <w:rPr>
          <w:rFonts w:cs="Times New Roman"/>
        </w:rPr>
        <w:tab/>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distribution with shallow colonies</w:t>
      </w:r>
      <w:r w:rsidR="003D4AC8" w:rsidRPr="008E69BA">
        <w:rPr>
          <w:rFonts w:cs="Times New Roman"/>
        </w:rPr>
        <w:t xml:space="preserve"> being dominated by clade D and colonie</w:t>
      </w:r>
      <w:r w:rsidR="00161F9B">
        <w:rPr>
          <w:rFonts w:cs="Times New Roman"/>
        </w:rPr>
        <w:t>s at depths &gt;</w:t>
      </w:r>
      <w:r w:rsidR="00810D4F">
        <w:rPr>
          <w:rFonts w:cs="Times New Roman"/>
        </w:rPr>
        <w:t xml:space="preserve"> 1</w:t>
      </w:r>
      <w:r w:rsidR="005724DB">
        <w:rPr>
          <w:rFonts w:cs="Times New Roman"/>
        </w:rPr>
        <w:t>.29</w:t>
      </w:r>
      <w:r w:rsidR="00810D4F">
        <w:rPr>
          <w:rFonts w:cs="Times New Roman"/>
        </w:rPr>
        <w:t xml:space="preserve"> m</w:t>
      </w:r>
      <w:r w:rsidR="003D4AC8" w:rsidRPr="008E69BA">
        <w:rPr>
          <w:rFonts w:cs="Times New Roman"/>
        </w:rPr>
        <w:t xml:space="preserve"> being dominated by clade C </w:t>
      </w:r>
      <w:r w:rsidRPr="008E69BA">
        <w:rPr>
          <w:rFonts w:cs="Times New Roman"/>
        </w:rPr>
        <w:t xml:space="preserve">(Fig 6). </w:t>
      </w:r>
      <w:r w:rsidR="005804F6" w:rsidRPr="008E69BA">
        <w:rPr>
          <w:rFonts w:cs="Times New Roman"/>
        </w:rPr>
        <w:t>This</w:t>
      </w:r>
      <w:r w:rsidR="00715C91">
        <w:rPr>
          <w:rFonts w:cs="Times New Roman"/>
        </w:rPr>
        <w:t xml:space="preserve"> distribution</w:t>
      </w:r>
      <w:r w:rsidR="005804F6" w:rsidRPr="008E69BA">
        <w:rPr>
          <w:rFonts w:cs="Times New Roman"/>
        </w:rPr>
        <w:t xml:space="preserve"> was obs</w:t>
      </w:r>
      <w:r w:rsidR="00161F9B">
        <w:rPr>
          <w:rFonts w:cs="Times New Roman"/>
        </w:rPr>
        <w:t>erved across</w:t>
      </w:r>
      <w:r w:rsidR="005804F6" w:rsidRPr="008E69BA">
        <w:rPr>
          <w:rFonts w:cs="Times New Roman"/>
        </w:rPr>
        <w:t xml:space="preserve"> all</w:t>
      </w:r>
      <w:r w:rsidR="008372C2">
        <w:rPr>
          <w:rFonts w:cs="Times New Roman"/>
        </w:rPr>
        <w:t xml:space="preserve"> sampled</w:t>
      </w:r>
      <w:r w:rsidR="005804F6" w:rsidRPr="008E69BA">
        <w:rPr>
          <w:rFonts w:cs="Times New Roman"/>
        </w:rPr>
        <w:t xml:space="preserve"> reefs throughout the bay, indicating that the factors driving symbiont dominance</w:t>
      </w:r>
      <w:r w:rsidR="00161F9B">
        <w:rPr>
          <w:rFonts w:cs="Times New Roman"/>
        </w:rPr>
        <w:t xml:space="preserve"> in Kāne‘</w:t>
      </w:r>
      <w:r w:rsidR="00161F9B" w:rsidRPr="008E69BA">
        <w:rPr>
          <w:rFonts w:cs="Times New Roman"/>
        </w:rPr>
        <w:t>ohe Bay</w:t>
      </w:r>
      <w:r w:rsidR="005804F6" w:rsidRPr="008E69BA">
        <w:rPr>
          <w:rFonts w:cs="Times New Roman"/>
        </w:rPr>
        <w:t xml:space="preserve"> exist along a vertical depth gradient rather than a </w:t>
      </w:r>
      <w:r w:rsidR="00161F9B">
        <w:rPr>
          <w:rFonts w:cs="Times New Roman"/>
        </w:rPr>
        <w:t>latitudinal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 across sites and regions found in previous repor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8F61B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id" : "ITEM-2", "itemData" : { "author" : [ { "dropping-particle" : "", "family" : "Frade", "given" : "P. R.", "non-dropping-particle" : "", "parse-names" : false, "suffix" : "" }, { "dropping-particle" : "", "family" : "Jonghe", "given" : "F.", "non-dropping-particle" : "de", "parse-names" : false, "suffix" : "" }, { "dropping-particle" : "", "family" : "Vermuelen", "given" : "F.", "non-dropping-particle" : "", "parse-names" : false, "suffix" : "" }, { "dropping-particle" : "", "family" : "Bleuswuk", "given" : "J.", "non-dropping-particle" : "van", "parse-names" : false, "suffix" : "" }, { "dropping-particle" : "", "family" : "Bak", "given" : "R. P. M.", "non-dropping-particle" : "", "parse-names" : false, "suffix" : "" } ], "container-title" : "Molecular Ecology", "id" : "ITEM-2", "issued" : { "date-parts" : [ [ "2008" ] ] }, "page" : "691-703", "title" : "Variation in symbiont distribution between closely related coral species over large depth ranges", "type" : "article-journal", "volume" : "17" }, "uris" : [ "http://www.mendeley.com/documents/?uuid=8db597b1-184f-40fe-a333-e1154c5b4dec" ] } ], "mendeley" : { "formattedCitation" : "(Frade, de Jonghe, et al. 2008, Finney et al. 2010)", "plainTextFormattedCitation" : "(Frade, de Jonghe, et al. 2008, Finney et al. 2010)", "previouslyFormattedCitation" : "(Frade, de Jonghe, et al. 2008, Finney et al. 2010)" }, "properties" : { "noteIndex" : 0 }, "schema" : "https://github.com/citation-style-language/schema/raw/master/csl-citation.json" }</w:instrText>
      </w:r>
      <w:r w:rsidR="00773396" w:rsidRPr="008E69BA">
        <w:rPr>
          <w:rFonts w:cs="Times New Roman"/>
        </w:rPr>
        <w:fldChar w:fldCharType="separate"/>
      </w:r>
      <w:r w:rsidR="00D354BC" w:rsidRPr="00D354BC">
        <w:rPr>
          <w:rFonts w:cs="Times New Roman"/>
          <w:noProof/>
        </w:rPr>
        <w:t>(Frade, de Jonghe, et al. 2008, 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5D88F6DB" w14:textId="14C60F4C" w:rsidR="00A35786"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e symbiont composition of </w:t>
      </w:r>
      <w:r w:rsidR="005D5F03" w:rsidRPr="008E69BA">
        <w:rPr>
          <w:rFonts w:cs="Times New Roman"/>
        </w:rPr>
        <w:t>sample colonies</w:t>
      </w:r>
      <w:r w:rsidR="00F17FD3" w:rsidRPr="008E69BA">
        <w:rPr>
          <w:rFonts w:cs="Times New Roman"/>
        </w:rPr>
        <w:t xml:space="preserve"> (n = 707) existed as either</w:t>
      </w:r>
      <w:r w:rsidR="00924771" w:rsidRPr="008E69BA">
        <w:rPr>
          <w:rFonts w:cs="Times New Roman"/>
        </w:rPr>
        <w:t xml:space="preserve"> heterogeneous mixtures of </w:t>
      </w:r>
      <w:r w:rsidR="00B81CD1" w:rsidRPr="008E69BA">
        <w:rPr>
          <w:rFonts w:cs="Times New Roman"/>
        </w:rPr>
        <w:t>clades C and D</w:t>
      </w:r>
      <w:r w:rsidR="00F17FD3" w:rsidRPr="008E69BA">
        <w:rPr>
          <w:rFonts w:cs="Times New Roman"/>
        </w:rPr>
        <w:t xml:space="preserve"> or</w:t>
      </w:r>
      <w:r w:rsidR="00924771" w:rsidRPr="008E69BA">
        <w:rPr>
          <w:rFonts w:cs="Times New Roman"/>
        </w:rPr>
        <w:t xml:space="preserve"> as one clade</w:t>
      </w:r>
      <w:r w:rsidR="000A5593" w:rsidRPr="008E69BA">
        <w:rPr>
          <w:rFonts w:cs="Times New Roman"/>
        </w:rPr>
        <w:t xml:space="preserve"> exclusively</w:t>
      </w:r>
      <w:r w:rsidR="000E2DDB">
        <w:rPr>
          <w:rFonts w:cs="Times New Roman"/>
        </w:rPr>
        <w:t>, suggesting</w:t>
      </w:r>
      <w:r w:rsidR="000E2DDB" w:rsidRPr="008E69BA">
        <w:rPr>
          <w:rFonts w:cs="Times New Roman"/>
        </w:rPr>
        <w:t xml:space="preserve"> a potential for either symbiont shuffling or switching to </w:t>
      </w:r>
      <w:r w:rsidR="0014634D" w:rsidRPr="008E69BA">
        <w:rPr>
          <w:rFonts w:cs="Times New Roman"/>
        </w:rPr>
        <w:t>reduc</w:t>
      </w:r>
      <w:r w:rsidR="0014634D">
        <w:rPr>
          <w:rFonts w:cs="Times New Roman"/>
        </w:rPr>
        <w:t>e</w:t>
      </w:r>
      <w:r w:rsidR="000E2DDB">
        <w:rPr>
          <w:rFonts w:cs="Times New Roman"/>
        </w:rPr>
        <w:t xml:space="preserve"> the impacts of changing</w:t>
      </w:r>
      <w:r w:rsidR="000E2DDB" w:rsidRPr="008E69BA">
        <w:rPr>
          <w:rFonts w:cs="Times New Roman"/>
        </w:rPr>
        <w:t xml:space="preserve"> environmental conditions </w:t>
      </w:r>
      <w:r w:rsidR="000E2DDB" w:rsidRPr="008E69BA">
        <w:rPr>
          <w:rFonts w:cs="Times New Roman"/>
        </w:rPr>
        <w:fldChar w:fldCharType="begin" w:fldLock="1"/>
      </w:r>
      <w:r w:rsidR="000E2DDB" w:rsidRPr="008E69BA">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0E2DDB" w:rsidRPr="008E69BA">
        <w:rPr>
          <w:rFonts w:cs="Times New Roman"/>
        </w:rPr>
        <w:fldChar w:fldCharType="separate"/>
      </w:r>
      <w:r w:rsidR="000E2DDB" w:rsidRPr="008E69BA">
        <w:rPr>
          <w:rFonts w:cs="Times New Roman"/>
          <w:noProof/>
        </w:rPr>
        <w:t>(Mieog et al. 2007)</w:t>
      </w:r>
      <w:r w:rsidR="000E2DDB" w:rsidRPr="008E69BA">
        <w:rPr>
          <w:rFonts w:cs="Times New Roman"/>
        </w:rPr>
        <w:fldChar w:fldCharType="end"/>
      </w:r>
      <w:r w:rsidR="00924771" w:rsidRPr="008E69BA">
        <w:rPr>
          <w:rFonts w:cs="Times New Roman"/>
        </w:rPr>
        <w:t xml:space="preserve">. </w:t>
      </w:r>
      <w:r w:rsidR="00926763" w:rsidRPr="008E69BA">
        <w:rPr>
          <w:rFonts w:cs="Times New Roman"/>
        </w:rPr>
        <w:t>Clade C symbionts</w:t>
      </w:r>
      <w:r w:rsidR="00DE1706">
        <w:rPr>
          <w:rFonts w:cs="Times New Roman"/>
        </w:rPr>
        <w:t>,</w:t>
      </w:r>
      <w:r w:rsidR="00926763" w:rsidRPr="008E69BA">
        <w:rPr>
          <w:rFonts w:cs="Times New Roman"/>
        </w:rPr>
        <w:t xml:space="preserve"> given efficient carbon-delivery to the coral host</w:t>
      </w:r>
      <w:r w:rsidR="00DE1706">
        <w:rPr>
          <w:rFonts w:cs="Times New Roman"/>
        </w:rPr>
        <w:t>, tend to be more idyllic for survival</w:t>
      </w:r>
      <w:r w:rsidR="00926763" w:rsidRPr="008E69BA">
        <w:rPr>
          <w:rFonts w:cs="Times New Roman"/>
        </w:rPr>
        <w:t xml:space="preserve"> </w:t>
      </w:r>
      <w:r w:rsidR="00926763" w:rsidRPr="008E69BA">
        <w:rPr>
          <w:rFonts w:cs="Times New Roman"/>
        </w:rPr>
        <w:fldChar w:fldCharType="begin" w:fldLock="1"/>
      </w:r>
      <w:r w:rsidR="00926763">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manualFormatting" : "(Little et al. 2004, Cantin et al. 2009)", "plainTextFormattedCitation" : "(Little et al. 2004)", "previouslyFormattedCitation" : "(Little et al. 2004)" }, "properties" : { "noteIndex" : 0 }, "schema" : "https://github.com/citation-style-language/schema/raw/master/csl-citation.json" }</w:instrText>
      </w:r>
      <w:r w:rsidR="00926763" w:rsidRPr="008E69BA">
        <w:rPr>
          <w:rFonts w:cs="Times New Roman"/>
        </w:rPr>
        <w:fldChar w:fldCharType="separate"/>
      </w:r>
      <w:r w:rsidR="00926763" w:rsidRPr="008E69BA">
        <w:rPr>
          <w:rFonts w:cs="Times New Roman"/>
          <w:noProof/>
        </w:rPr>
        <w:t>(Little et al. 2004</w:t>
      </w:r>
      <w:r w:rsidR="00926763">
        <w:rPr>
          <w:rFonts w:cs="Times New Roman"/>
          <w:noProof/>
        </w:rPr>
        <w:t>, Cantin et al. 2009</w:t>
      </w:r>
      <w:r w:rsidR="00926763" w:rsidRPr="008E69BA">
        <w:rPr>
          <w:rFonts w:cs="Times New Roman"/>
          <w:noProof/>
        </w:rPr>
        <w:t>)</w:t>
      </w:r>
      <w:r w:rsidR="00926763" w:rsidRPr="008E69BA">
        <w:rPr>
          <w:rFonts w:cs="Times New Roman"/>
        </w:rPr>
        <w:fldChar w:fldCharType="end"/>
      </w:r>
      <w:r w:rsidR="00926763">
        <w:rPr>
          <w:rFonts w:cs="Times New Roman"/>
        </w:rPr>
        <w:t>. Conversely,</w:t>
      </w:r>
      <w:r w:rsidR="00926763" w:rsidRPr="008E69BA">
        <w:rPr>
          <w:rFonts w:cs="Times New Roman"/>
        </w:rPr>
        <w:t xml:space="preserve"> clade D symbio</w:t>
      </w:r>
      <w:r w:rsidR="008B5064">
        <w:rPr>
          <w:rFonts w:cs="Times New Roman"/>
        </w:rPr>
        <w:t>nts tend to be less beneficial</w:t>
      </w:r>
      <w:r w:rsidR="00926763">
        <w:rPr>
          <w:rFonts w:cs="Times New Roman"/>
        </w:rPr>
        <w:t xml:space="preserve"> to the coral host in terms of nutrient-supply, yet may be functionally important as a</w:t>
      </w:r>
      <w:r w:rsidR="008B5064">
        <w:rPr>
          <w:rFonts w:cs="Times New Roman"/>
        </w:rPr>
        <w:t xml:space="preserve"> thermally-</w:t>
      </w:r>
      <w:r w:rsidR="00926763">
        <w:rPr>
          <w:rFonts w:cs="Times New Roman"/>
        </w:rPr>
        <w:t>resilient</w:t>
      </w:r>
      <w:r w:rsidR="008B5064">
        <w:rPr>
          <w:rFonts w:cs="Times New Roman"/>
        </w:rPr>
        <w:t>, opportunistic</w:t>
      </w:r>
      <w:r w:rsidR="00926763">
        <w:rPr>
          <w:rFonts w:cs="Times New Roman"/>
        </w:rPr>
        <w:t xml:space="preserve"> symbiont serving to supplement an increase in heterotrophy under stressful conditions </w:t>
      </w:r>
      <w:r w:rsidR="00926763" w:rsidRPr="008E69BA">
        <w:rPr>
          <w:rFonts w:cs="Times New Roman"/>
        </w:rPr>
        <w:fldChar w:fldCharType="begin" w:fldLock="1"/>
      </w:r>
      <w:r w:rsidR="00926763">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id" : "ITEM-2",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2", "issued" : { "date-parts" : [ [ "2008" ] ] }, "title" : "Functional diversity in coral\u2013 dinoflagellate symbiosis", "type" : "article-journal" }, "uris" : [ "http://www.mendeley.com/documents/?uuid=032db8ab-073b-30a4-8926-77043c694562" ] }, { "id" : "ITEM-3",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3", "issued" : { "date-parts" : [ [ "2013" ] ] }, "title" : "Excess algal symbionts increase the susceptibility of reef corals to bleaching", "type" : "article-journal" }, "uris" : [ "http://www.mendeley.com/documents/?uuid=026e8216-a9c0-361b-a2c8-5d2cdd1240c9" ] } ], "mendeley" : { "formattedCitation" : "(Stat et al. 2008, Cantin et al. 2009, Cunning &amp; Baker 2013)", "plainTextFormattedCitation" : "(Stat et al. 2008, Cantin et al. 2009, Cunning &amp; Baker 2013)", "previouslyFormattedCitation" : "(Stat et al. 2008, Cantin et al. 2009, Cunning &amp; Baker 2013)" }, "properties" : { "noteIndex" : 0 }, "schema" : "https://github.com/citation-style-language/schema/raw/master/csl-citation.json" }</w:instrText>
      </w:r>
      <w:r w:rsidR="00926763" w:rsidRPr="008E69BA">
        <w:rPr>
          <w:rFonts w:cs="Times New Roman"/>
        </w:rPr>
        <w:fldChar w:fldCharType="separate"/>
      </w:r>
      <w:r w:rsidR="00926763" w:rsidRPr="00926763">
        <w:rPr>
          <w:rFonts w:cs="Times New Roman"/>
          <w:noProof/>
        </w:rPr>
        <w:t>(Stat et al. 2008, Cantin et al. 2009, Cunning &amp; Baker 2013)</w:t>
      </w:r>
      <w:r w:rsidR="00926763" w:rsidRPr="008E69BA">
        <w:rPr>
          <w:rFonts w:cs="Times New Roman"/>
        </w:rPr>
        <w:fldChar w:fldCharType="end"/>
      </w:r>
      <w:r w:rsidR="00C05292" w:rsidRPr="008E69BA">
        <w:rPr>
          <w:rFonts w:cs="Times New Roman"/>
        </w:rPr>
        <w:t xml:space="preserve">. </w:t>
      </w:r>
      <w:r w:rsidR="00450CA3" w:rsidRPr="008E69BA">
        <w:rPr>
          <w:rFonts w:cs="Times New Roman"/>
        </w:rPr>
        <w:t>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s overwhelmingly</w:t>
      </w:r>
      <w:r w:rsidR="00AB4725" w:rsidRPr="008E69BA">
        <w:rPr>
          <w:rFonts w:cs="Times New Roman"/>
        </w:rPr>
        <w:t xml:space="preserve"> </w:t>
      </w:r>
      <w:r w:rsidR="002A7601">
        <w:rPr>
          <w:rFonts w:cs="Times New Roman"/>
        </w:rPr>
        <w:t>widespread,</w:t>
      </w:r>
      <w:r w:rsidR="00AB4725" w:rsidRPr="008E69BA">
        <w:rPr>
          <w:rFonts w:cs="Times New Roman"/>
        </w:rPr>
        <w:t xml:space="preserve"> </w:t>
      </w:r>
      <w:r w:rsidR="00C05292" w:rsidRPr="008E69BA">
        <w:rPr>
          <w:rFonts w:cs="Times New Roman"/>
        </w:rPr>
        <w:t>found in</w:t>
      </w:r>
      <w:r w:rsidR="003B7234">
        <w:rPr>
          <w:rFonts w:cs="Times New Roman"/>
        </w:rPr>
        <w:t xml:space="preserve"> 98.7 % of</w:t>
      </w:r>
      <w:r w:rsidR="00842F27" w:rsidRPr="008E69BA">
        <w:rPr>
          <w:rFonts w:cs="Times New Roman"/>
        </w:rPr>
        <w:t xml:space="preserve"> colonies</w:t>
      </w:r>
      <w:r w:rsidR="00003E37">
        <w:rPr>
          <w:rFonts w:cs="Times New Roman"/>
        </w:rPr>
        <w:t>,</w:t>
      </w:r>
      <w:r w:rsidR="005B07F0" w:rsidRPr="008E69BA">
        <w:rPr>
          <w:rFonts w:cs="Times New Roman"/>
        </w:rPr>
        <w:t xml:space="preserve">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 4)</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w:t>
      </w:r>
      <w:r w:rsidR="00D1705C">
        <w:rPr>
          <w:rFonts w:cs="Times New Roman"/>
        </w:rPr>
        <w:t>,</w:t>
      </w:r>
      <w:r w:rsidR="0010391E" w:rsidRPr="008E69BA">
        <w:rPr>
          <w:rFonts w:cs="Times New Roman"/>
        </w:rPr>
        <w:t xml:space="preserve"> suggesting </w:t>
      </w:r>
      <w:r w:rsidR="002C13BB" w:rsidRPr="008E69BA">
        <w:rPr>
          <w:rFonts w:cs="Times New Roman"/>
        </w:rPr>
        <w:t>likelihood</w:t>
      </w:r>
      <w:r w:rsidR="00015958" w:rsidRPr="008E69BA">
        <w:rPr>
          <w:rFonts w:cs="Times New Roman"/>
        </w:rPr>
        <w:t xml:space="preserve"> that clade C was present </w:t>
      </w:r>
      <w:r w:rsidR="00A24684">
        <w:rPr>
          <w:rFonts w:cs="Times New Roman"/>
        </w:rPr>
        <w:t>in low abundance. Therefore,</w:t>
      </w:r>
      <w:r w:rsidR="00670AEE">
        <w:rPr>
          <w:rFonts w:cs="Times New Roman"/>
        </w:rPr>
        <w:t xml:space="preserve"> </w:t>
      </w:r>
      <w:r w:rsidR="00135B65" w:rsidRPr="008E69BA">
        <w:rPr>
          <w:rFonts w:cs="Times New Roman"/>
        </w:rPr>
        <w:t xml:space="preserve">all </w:t>
      </w:r>
      <w:r w:rsidR="00135B65" w:rsidRPr="008E69BA">
        <w:rPr>
          <w:rFonts w:cs="Times New Roman"/>
          <w:i/>
        </w:rPr>
        <w:t>M. capitata</w:t>
      </w:r>
      <w:r w:rsidR="00135B65" w:rsidRPr="008E69BA">
        <w:rPr>
          <w:rFonts w:cs="Times New Roman"/>
        </w:rPr>
        <w:t xml:space="preserve"> colonies</w:t>
      </w:r>
      <w:r w:rsidR="00EC79F8">
        <w:rPr>
          <w:rFonts w:cs="Times New Roman"/>
        </w:rPr>
        <w:t xml:space="preserve"> potentially</w:t>
      </w:r>
      <w:r w:rsidR="00135B65" w:rsidRPr="008E69BA">
        <w:rPr>
          <w:rFonts w:cs="Times New Roman"/>
        </w:rPr>
        <w:t xml:space="preserve"> host some clade C </w:t>
      </w:r>
      <w:r w:rsidR="00135B65" w:rsidRPr="008E69BA">
        <w:rPr>
          <w:rFonts w:cs="Times New Roman"/>
          <w:i/>
        </w:rPr>
        <w:t>Symbiodinium</w:t>
      </w:r>
      <w:r w:rsidR="00F50524" w:rsidRPr="008E69BA">
        <w:rPr>
          <w:rFonts w:cs="Times New Roman"/>
        </w:rPr>
        <w:t xml:space="preserve"> </w:t>
      </w:r>
      <w:r w:rsidR="004F5A9B">
        <w:rPr>
          <w:rFonts w:cs="Times New Roman"/>
        </w:rPr>
        <w:t>but at</w:t>
      </w:r>
      <w:r w:rsidR="00670AEE">
        <w:rPr>
          <w:rFonts w:cs="Times New Roman"/>
        </w:rPr>
        <w:t xml:space="preserve"> lev</w:t>
      </w:r>
      <w:r w:rsidR="004F5A9B">
        <w:rPr>
          <w:rFonts w:cs="Times New Roman"/>
        </w:rPr>
        <w:t>els of association may</w:t>
      </w:r>
      <w:r w:rsidR="00135B65" w:rsidRPr="008E69BA">
        <w:rPr>
          <w:rFonts w:cs="Times New Roman"/>
        </w:rPr>
        <w:t xml:space="preserve"> below the detection threshold of qPCR.</w:t>
      </w:r>
      <w:r w:rsidR="001373D3" w:rsidRPr="008E69BA">
        <w:rPr>
          <w:rFonts w:cs="Times New Roman"/>
        </w:rPr>
        <w:t xml:space="preserve"> </w:t>
      </w:r>
      <w:r w:rsidR="00A35786" w:rsidRPr="008E69BA">
        <w:rPr>
          <w:rFonts w:cs="Times New Roman"/>
        </w:rPr>
        <w:t>Mixtures could additionally</w:t>
      </w:r>
      <w:r w:rsidR="00A35786">
        <w:rPr>
          <w:rFonts w:cs="Times New Roman"/>
        </w:rPr>
        <w:t xml:space="preserve"> be</w:t>
      </w:r>
      <w:r w:rsidR="00A35786" w:rsidRPr="008E69BA">
        <w:rPr>
          <w:rFonts w:cs="Times New Roman"/>
        </w:rPr>
        <w:t xml:space="preserve"> advantageous fo</w:t>
      </w:r>
      <w:r w:rsidR="00A35786">
        <w:rPr>
          <w:rFonts w:cs="Times New Roman"/>
        </w:rPr>
        <w:t>r recovery from stress events. For instance, i</w:t>
      </w:r>
      <w:r w:rsidR="00A35786" w:rsidRPr="008E69BA">
        <w:rPr>
          <w:rFonts w:cs="Times New Roman"/>
        </w:rPr>
        <w:t xml:space="preserve">n </w:t>
      </w:r>
      <w:r w:rsidR="00A35786" w:rsidRPr="008E69BA">
        <w:rPr>
          <w:rFonts w:cs="Times New Roman"/>
          <w:i/>
        </w:rPr>
        <w:t>M. capitata</w:t>
      </w:r>
      <w:r w:rsidR="00A35786" w:rsidRPr="008E69BA">
        <w:rPr>
          <w:rFonts w:cs="Times New Roman"/>
        </w:rPr>
        <w:t xml:space="preserve"> the presence of</w:t>
      </w:r>
      <w:r w:rsidR="00A35786">
        <w:rPr>
          <w:rFonts w:cs="Times New Roman"/>
        </w:rPr>
        <w:t xml:space="preserve"> </w:t>
      </w:r>
      <w:r w:rsidR="00A35786" w:rsidRPr="008E69BA">
        <w:rPr>
          <w:rFonts w:cs="Times New Roman"/>
        </w:rPr>
        <w:t>clade D</w:t>
      </w:r>
      <w:r w:rsidR="00A35786">
        <w:rPr>
          <w:rFonts w:cs="Times New Roman"/>
        </w:rPr>
        <w:t xml:space="preserve"> symbionts</w:t>
      </w:r>
      <w:r w:rsidR="00A35786" w:rsidRPr="008E69BA">
        <w:rPr>
          <w:rFonts w:cs="Times New Roman"/>
        </w:rPr>
        <w:t xml:space="preserve"> may </w:t>
      </w:r>
      <w:r w:rsidR="00A35786">
        <w:rPr>
          <w:rFonts w:cs="Times New Roman"/>
        </w:rPr>
        <w:t xml:space="preserve">support post-bleaching recovery </w:t>
      </w:r>
      <w:r w:rsidR="00A35786" w:rsidRPr="008E69BA">
        <w:rPr>
          <w:rFonts w:cs="Times New Roman"/>
        </w:rPr>
        <w:fldChar w:fldCharType="begin" w:fldLock="1"/>
      </w:r>
      <w:r w:rsidR="00A35786"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A35786" w:rsidRPr="008E69BA">
        <w:rPr>
          <w:rFonts w:cs="Times New Roman"/>
        </w:rPr>
        <w:fldChar w:fldCharType="separate"/>
      </w:r>
      <w:r w:rsidR="00A35786" w:rsidRPr="008E69BA">
        <w:rPr>
          <w:rFonts w:cs="Times New Roman"/>
          <w:noProof/>
        </w:rPr>
        <w:t>(Baker 2003)</w:t>
      </w:r>
      <w:r w:rsidR="00A35786" w:rsidRPr="008E69BA">
        <w:rPr>
          <w:rFonts w:cs="Times New Roman"/>
        </w:rPr>
        <w:fldChar w:fldCharType="end"/>
      </w:r>
      <w:r w:rsidR="00A35786" w:rsidRPr="008E69BA">
        <w:rPr>
          <w:rFonts w:cs="Times New Roman"/>
        </w:rPr>
        <w:t xml:space="preserve"> while the presence of clade C</w:t>
      </w:r>
      <w:r w:rsidR="00A35786">
        <w:rPr>
          <w:rFonts w:cs="Times New Roman"/>
        </w:rPr>
        <w:t xml:space="preserve"> symbionts</w:t>
      </w:r>
      <w:r w:rsidR="00A35786" w:rsidRPr="008E69BA">
        <w:rPr>
          <w:rFonts w:cs="Times New Roman"/>
        </w:rPr>
        <w:t xml:space="preserve"> may aid in reversion</w:t>
      </w:r>
      <w:r w:rsidR="00A35786">
        <w:rPr>
          <w:rFonts w:cs="Times New Roman"/>
        </w:rPr>
        <w:t xml:space="preserve"> to formerly non-stressed communities</w:t>
      </w:r>
      <w:r w:rsidR="00A35786" w:rsidRPr="008E69BA">
        <w:rPr>
          <w:rFonts w:cs="Times New Roman"/>
        </w:rPr>
        <w:t xml:space="preserve"> once a shift back to more idealistic conditions occurs</w:t>
      </w:r>
      <w:r w:rsidR="003B75E6">
        <w:rPr>
          <w:rFonts w:cs="Times New Roman"/>
        </w:rPr>
        <w:t>.</w:t>
      </w:r>
    </w:p>
    <w:p w14:paraId="5F8CF0CB" w14:textId="3616A0C5" w:rsidR="00D90B2C" w:rsidRDefault="001373D3" w:rsidP="001C5075">
      <w:pPr>
        <w:spacing w:line="480" w:lineRule="auto"/>
        <w:rPr>
          <w:rFonts w:cs="Times New Roman"/>
        </w:rPr>
      </w:pPr>
      <w:r w:rsidRPr="008E69BA">
        <w:rPr>
          <w:rFonts w:cs="Times New Roman"/>
        </w:rPr>
        <w:tab/>
      </w:r>
      <w:r w:rsidR="00D90B2C" w:rsidRPr="008E69BA">
        <w:rPr>
          <w:rFonts w:cs="Times New Roman"/>
          <w:i/>
        </w:rPr>
        <w:t xml:space="preserve">M. </w:t>
      </w:r>
      <w:proofErr w:type="gramStart"/>
      <w:r w:rsidR="00D90B2C" w:rsidRPr="008E69BA">
        <w:rPr>
          <w:rFonts w:cs="Times New Roman"/>
          <w:i/>
        </w:rPr>
        <w:t>capitata</w:t>
      </w:r>
      <w:proofErr w:type="gramEnd"/>
      <w:r w:rsidR="00D90B2C" w:rsidRPr="008E69BA">
        <w:rPr>
          <w:rFonts w:cs="Times New Roman"/>
        </w:rPr>
        <w:t xml:space="preserve"> exists as two distinct color morphologies</w:t>
      </w:r>
      <w:r w:rsidR="00D90B2C">
        <w:rPr>
          <w:rFonts w:cs="Times New Roman"/>
        </w:rPr>
        <w:t xml:space="preserve"> in Kāne‘</w:t>
      </w:r>
      <w:r w:rsidR="00D90B2C" w:rsidRPr="008E69BA">
        <w:rPr>
          <w:rFonts w:cs="Times New Roman"/>
        </w:rPr>
        <w:t>ohe Bay (Fig 2)</w:t>
      </w:r>
      <w:r w:rsidR="001219EB">
        <w:rPr>
          <w:rFonts w:cs="Times New Roman"/>
        </w:rPr>
        <w:t xml:space="preserve"> that</w:t>
      </w:r>
      <w:r w:rsidR="00D90B2C">
        <w:rPr>
          <w:rFonts w:cs="Times New Roman"/>
        </w:rPr>
        <w:t xml:space="preserve"> exhibit</w:t>
      </w:r>
      <w:r w:rsidR="00BE0073">
        <w:rPr>
          <w:rFonts w:cs="Times New Roman"/>
        </w:rPr>
        <w:t>ed a similar depth distribution</w:t>
      </w:r>
      <w:r w:rsidR="00D90B2C">
        <w:rPr>
          <w:rFonts w:cs="Times New Roman"/>
        </w:rPr>
        <w:t xml:space="preserve"> (Fig 6)</w:t>
      </w:r>
      <w:r w:rsidR="00D90B2C" w:rsidRPr="008E69BA">
        <w:rPr>
          <w:rFonts w:cs="Times New Roman"/>
        </w:rPr>
        <w:t>. This division in color has been observed before and was correlated with dif</w:t>
      </w:r>
      <w:r w:rsidR="00252E38">
        <w:rPr>
          <w:rFonts w:cs="Times New Roman"/>
        </w:rPr>
        <w:t>ferences in symbiont community composition</w:t>
      </w:r>
      <w:r w:rsidR="00D90B2C" w:rsidRPr="008E69BA">
        <w:rPr>
          <w:rFonts w:cs="Times New Roman"/>
        </w:rPr>
        <w:t xml:space="preserve"> </w:t>
      </w:r>
      <w:r w:rsidR="00D90B2C" w:rsidRPr="008E69BA">
        <w:rPr>
          <w:rFonts w:cs="Times New Roman"/>
        </w:rPr>
        <w:fldChar w:fldCharType="begin" w:fldLock="1"/>
      </w:r>
      <w:r w:rsidR="00D90B2C"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LaJeunesse et al. 2004)</w:t>
      </w:r>
      <w:r w:rsidR="00D90B2C" w:rsidRPr="008E69BA">
        <w:rPr>
          <w:rFonts w:cs="Times New Roman"/>
        </w:rPr>
        <w:fldChar w:fldCharType="end"/>
      </w:r>
      <w:r w:rsidR="00D90B2C" w:rsidRPr="008E69BA">
        <w:rPr>
          <w:rFonts w:cs="Times New Roman"/>
        </w:rPr>
        <w:t>. Research investigating the production of color in this species is understudied, yet work on other coral species suggests an exploitation of phenotypic plasticity in fluorescent</w:t>
      </w:r>
      <w:r w:rsidR="002955F1">
        <w:rPr>
          <w:rFonts w:cs="Times New Roman"/>
        </w:rPr>
        <w:t xml:space="preserve"> protein-like</w:t>
      </w:r>
      <w:r w:rsidR="00D90B2C" w:rsidRPr="008E69BA">
        <w:rPr>
          <w:rFonts w:cs="Times New Roman"/>
        </w:rPr>
        <w:t xml:space="preserve"> proteins </w:t>
      </w:r>
      <w:r w:rsidR="00D90B2C" w:rsidRPr="008E69BA">
        <w:rPr>
          <w:rFonts w:cs="Times New Roman"/>
        </w:rPr>
        <w:fldChar w:fldCharType="begin" w:fldLock="1"/>
      </w:r>
      <w:r w:rsidR="00D90B2C" w:rsidRPr="008E69BA">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Kelmanson &amp; Matz 2003)</w:t>
      </w:r>
      <w:r w:rsidR="00D90B2C" w:rsidRPr="008E69BA">
        <w:rPr>
          <w:rFonts w:cs="Times New Roman"/>
        </w:rPr>
        <w:fldChar w:fldCharType="end"/>
      </w:r>
      <w:r w:rsidR="00D90B2C" w:rsidRPr="008E69BA">
        <w:rPr>
          <w:rFonts w:cs="Times New Roman"/>
        </w:rPr>
        <w:t xml:space="preserve">. Similarly to </w:t>
      </w:r>
      <w:r w:rsidR="00D90B2C" w:rsidRPr="008E69BA">
        <w:rPr>
          <w:rFonts w:cs="Times New Roman"/>
          <w:i/>
        </w:rPr>
        <w:t>M. capitata</w:t>
      </w:r>
      <w:r w:rsidR="00D90B2C" w:rsidRPr="008E69BA">
        <w:rPr>
          <w:rFonts w:cs="Times New Roman"/>
        </w:rPr>
        <w:t xml:space="preserve">, </w:t>
      </w:r>
      <w:proofErr w:type="spellStart"/>
      <w:r w:rsidR="00D90B2C" w:rsidRPr="008E69BA">
        <w:rPr>
          <w:rFonts w:cs="Times New Roman"/>
          <w:i/>
        </w:rPr>
        <w:t>Lobophyllia</w:t>
      </w:r>
      <w:proofErr w:type="spellEnd"/>
      <w:r w:rsidR="00D90B2C" w:rsidRPr="008E69BA">
        <w:rPr>
          <w:rFonts w:cs="Times New Roman"/>
          <w:i/>
        </w:rPr>
        <w:t xml:space="preserve"> </w:t>
      </w:r>
      <w:proofErr w:type="spellStart"/>
      <w:r w:rsidR="00D90B2C" w:rsidRPr="008E69BA">
        <w:rPr>
          <w:rFonts w:cs="Times New Roman"/>
          <w:i/>
        </w:rPr>
        <w:t>hemprichii</w:t>
      </w:r>
      <w:proofErr w:type="spellEnd"/>
      <w:r w:rsidR="00D90B2C" w:rsidRPr="008E69BA">
        <w:rPr>
          <w:rFonts w:cs="Times New Roman"/>
        </w:rPr>
        <w:t xml:space="preserve"> </w:t>
      </w:r>
      <w:r w:rsidR="00D62FE7">
        <w:rPr>
          <w:rFonts w:cs="Times New Roman"/>
        </w:rPr>
        <w:t>can</w:t>
      </w:r>
      <w:r w:rsidR="00D90B2C" w:rsidRPr="008E69BA">
        <w:rPr>
          <w:rFonts w:cs="Times New Roman"/>
        </w:rPr>
        <w:t xml:space="preserve"> exist as an orange morph which has been proven to result from a change in color due to light irradiation levels stimulating green fluorescent proteins </w:t>
      </w:r>
      <w:r w:rsidR="00D90B2C" w:rsidRPr="008E69BA">
        <w:rPr>
          <w:rFonts w:cs="Times New Roman"/>
        </w:rPr>
        <w:fldChar w:fldCharType="begin" w:fldLock="1"/>
      </w:r>
      <w:r w:rsidR="00D90B2C" w:rsidRPr="008E69BA">
        <w:rPr>
          <w:rFonts w:cs="Times New Roman"/>
        </w:rPr>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Oswald et al. 2007)</w:t>
      </w:r>
      <w:r w:rsidR="00D90B2C" w:rsidRPr="008E69BA">
        <w:rPr>
          <w:rFonts w:cs="Times New Roman"/>
        </w:rPr>
        <w:fldChar w:fldCharType="end"/>
      </w:r>
      <w:r w:rsidR="00D90B2C" w:rsidRPr="008E69BA">
        <w:rPr>
          <w:rFonts w:cs="Times New Roman"/>
        </w:rPr>
        <w:t>. Consequently, it is hypothesized that orange morphs may serve a photoprotective purpose</w:t>
      </w:r>
      <w:r w:rsidR="00D90B2C">
        <w:rPr>
          <w:rFonts w:cs="Times New Roman"/>
        </w:rPr>
        <w:t xml:space="preserve"> </w:t>
      </w:r>
      <w:r w:rsidR="00D90B2C">
        <w:rPr>
          <w:rFonts w:cs="Times New Roman"/>
        </w:rPr>
        <w:fldChar w:fldCharType="begin" w:fldLock="1"/>
      </w:r>
      <w:r w:rsidR="00926763">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mendeley" : { "formattedCitation" : "(Salih et al. 2000)", "plainTextFormattedCitation" : "(Salih et al. 2000)", "previouslyFormattedCitation" : "(Salih et al. 2000)" }, "properties" : { "noteIndex" : 0 }, "schema" : "https://github.com/citation-style-language/schema/raw/master/csl-citation.json" }</w:instrText>
      </w:r>
      <w:r w:rsidR="00D90B2C">
        <w:rPr>
          <w:rFonts w:cs="Times New Roman"/>
        </w:rPr>
        <w:fldChar w:fldCharType="separate"/>
      </w:r>
      <w:r w:rsidR="00D90B2C" w:rsidRPr="000D61F7">
        <w:rPr>
          <w:rFonts w:cs="Times New Roman"/>
          <w:noProof/>
        </w:rPr>
        <w:t>(Salih et al. 2000)</w:t>
      </w:r>
      <w:r w:rsidR="00D90B2C">
        <w:rPr>
          <w:rFonts w:cs="Times New Roman"/>
        </w:rPr>
        <w:fldChar w:fldCharType="end"/>
      </w:r>
      <w:r w:rsidR="00D90B2C" w:rsidRPr="008E69BA">
        <w:rPr>
          <w:rFonts w:cs="Times New Roman"/>
        </w:rPr>
        <w:t xml:space="preserve">, contributing to the dominance of this color morph in shallow depths observed in </w:t>
      </w:r>
      <w:r w:rsidR="00D90B2C" w:rsidRPr="008E69BA">
        <w:rPr>
          <w:rFonts w:cs="Times New Roman"/>
          <w:i/>
        </w:rPr>
        <w:t>M. capitata</w:t>
      </w:r>
      <w:r w:rsidR="00D90B2C" w:rsidRPr="008E69BA">
        <w:rPr>
          <w:rFonts w:cs="Times New Roman"/>
        </w:rPr>
        <w:t xml:space="preserve">, though further investigation is needed.  </w:t>
      </w:r>
    </w:p>
    <w:p w14:paraId="5442A95D" w14:textId="615B062F" w:rsidR="004B0967" w:rsidRDefault="00D90B2C" w:rsidP="001C5075">
      <w:pPr>
        <w:spacing w:line="480" w:lineRule="auto"/>
        <w:rPr>
          <w:rFonts w:cs="Times New Roman"/>
        </w:rPr>
      </w:pPr>
      <w:r>
        <w:rPr>
          <w:rFonts w:cs="Times New Roman"/>
        </w:rPr>
        <w:tab/>
      </w:r>
      <w:r w:rsidR="007E5530">
        <w:rPr>
          <w:rFonts w:cs="Times New Roman"/>
        </w:rPr>
        <w:t>Photoprotection in corals aids in persistence in stressful</w:t>
      </w:r>
      <w:r w:rsidR="002A4685">
        <w:rPr>
          <w:rFonts w:cs="Times New Roman"/>
        </w:rPr>
        <w:t xml:space="preserve"> environments</w:t>
      </w:r>
      <w:r w:rsidR="008F61B6">
        <w:rPr>
          <w:rFonts w:cs="Times New Roman"/>
        </w:rPr>
        <w:t xml:space="preserve"> </w:t>
      </w:r>
      <w:r w:rsidR="00D87FD5">
        <w:rPr>
          <w:rFonts w:cs="Times New Roman"/>
        </w:rPr>
        <w:fldChar w:fldCharType="begin" w:fldLock="1"/>
      </w:r>
      <w:r w:rsidR="004B0967">
        <w:rPr>
          <w:rFonts w:cs="Times New Roman"/>
        </w:rPr>
        <w:instrText>ADDIN CSL_CITATION { "citationItems" : [ { "id" : "ITEM-1", "itemData" : { "DOI" : "10.1046/j.1365-3040.2001.00648.x", "ISBN" : "0140-7791", "ISSN" : "01407791", "PMID" : "572", "abstract" : "[PDF]", "author" : [ { "dropping-particle" : "", "family" : "Jones", "given" : "R", "non-dropping-particle" : "", "parse-names" : false, "suffix" : "" }, { "dropping-particle" : "", "family" : "Hoegh-Guldberg", "given" : "Ove", "non-dropping-particle" : "", "parse-names" : false, "suffix" : "" } ], "container-title" : "Plant", "id" : "ITEM-1", "issued" : { "date-parts" : [ [ "2001" ] ] }, "page" : "89-99", "title" : "Diurnal changes in the photochemical efficiency of the symbiotic dinoflagellates (Dinophyceae) of {\u2026}", "type" : "article-journal" }, "uris" : [ "http://www.mendeley.com/documents/?uuid=23f8fd54-ce4e-4987-8f02-85fdaa478237" ] } ], "mendeley" : { "formattedCitation" : "(Jones &amp; Hoegh-Guldberg 2001)", "plainTextFormattedCitation" : "(Jones &amp; Hoegh-Guldberg 2001)", "previouslyFormattedCitation" : "(Jones &amp; Hoegh-Guldberg 2001)" }, "properties" : { "noteIndex" : 0 }, "schema" : "https://github.com/citation-style-language/schema/raw/master/csl-citation.json" }</w:instrText>
      </w:r>
      <w:r w:rsidR="00D87FD5">
        <w:rPr>
          <w:rFonts w:cs="Times New Roman"/>
        </w:rPr>
        <w:fldChar w:fldCharType="separate"/>
      </w:r>
      <w:r w:rsidR="00D87FD5" w:rsidRPr="00D87FD5">
        <w:rPr>
          <w:rFonts w:cs="Times New Roman"/>
          <w:noProof/>
        </w:rPr>
        <w:t>(Jones &amp; Hoegh-Guldberg 2001)</w:t>
      </w:r>
      <w:r w:rsidR="00D87FD5">
        <w:rPr>
          <w:rFonts w:cs="Times New Roman"/>
        </w:rPr>
        <w:fldChar w:fldCharType="end"/>
      </w:r>
      <w:r w:rsidR="007E5530">
        <w:rPr>
          <w:rFonts w:cs="Times New Roman"/>
        </w:rPr>
        <w:t>.</w:t>
      </w:r>
      <w:r w:rsidR="004B0967">
        <w:rPr>
          <w:rFonts w:cs="Times New Roman"/>
        </w:rPr>
        <w:t xml:space="preserve"> Several mechanisms for photoacclimation have been suggested including quality and/or quantity adjustments of photosynthetic pigment</w:t>
      </w:r>
      <w:r w:rsidR="002722AF">
        <w:rPr>
          <w:rFonts w:cs="Times New Roman"/>
        </w:rPr>
        <w:t xml:space="preserve">s to avoid oxidative stress </w:t>
      </w:r>
      <w:r w:rsidR="004B0967">
        <w:rPr>
          <w:rFonts w:cs="Times New Roman"/>
        </w:rPr>
        <w:t xml:space="preserve">due to excess light energy </w:t>
      </w:r>
      <w:r w:rsidR="004B0967">
        <w:rPr>
          <w:rFonts w:cs="Times New Roman"/>
        </w:rPr>
        <w:fldChar w:fldCharType="begin" w:fldLock="1"/>
      </w:r>
      <w:r w:rsidR="002722AF">
        <w:rPr>
          <w:rFonts w:cs="Times New Roman"/>
        </w:rPr>
        <w:instrText>ADDIN CSL_CITATION { "citationItems" : [ { "id" : "ITEM-1", "itemData" : { "author" : [ { "dropping-particle" : "", "family" : "Titlyanov", "given" : "E. A.", "non-dropping-particle" : "", "parse-names" : false, "suffix" : "" } ], "container-title" : "Proceedings of the 4th International Coral Reef Symposium", "id" : "ITEM-1", "issued" : { "date-parts" : [ [ "1981" ] ] }, "page" : "39-43", "title" : "Adaptation of reef-building corals to low light intensity", "type" : "article-journal" }, "uris" : [ "http://www.mendeley.com/documents/?uuid=6b49cd97-606a-49af-afbc-3056a9a174d8" ] } ], "mendeley" : { "formattedCitation" : "(Titlyanov 1981)", "plainTextFormattedCitation" : "(Titlyanov 1981)", "previouslyFormattedCitation" : "(Titlyanov 1981)" }, "properties" : { "noteIndex" : 0 }, "schema" : "https://github.com/citation-style-language/schema/raw/master/csl-citation.json" }</w:instrText>
      </w:r>
      <w:r w:rsidR="004B0967">
        <w:rPr>
          <w:rFonts w:cs="Times New Roman"/>
        </w:rPr>
        <w:fldChar w:fldCharType="separate"/>
      </w:r>
      <w:r w:rsidR="004B0967" w:rsidRPr="004B0967">
        <w:rPr>
          <w:rFonts w:cs="Times New Roman"/>
          <w:noProof/>
        </w:rPr>
        <w:t>(Titlyanov 1981)</w:t>
      </w:r>
      <w:r w:rsidR="004B0967">
        <w:rPr>
          <w:rFonts w:cs="Times New Roman"/>
        </w:rPr>
        <w:fldChar w:fldCharType="end"/>
      </w:r>
      <w:r w:rsidR="004B0967">
        <w:rPr>
          <w:rFonts w:cs="Times New Roman"/>
        </w:rPr>
        <w:t xml:space="preserve">. Non-photochemical quenching (NPQ), the dissipation of </w:t>
      </w:r>
      <w:r w:rsidR="002722AF">
        <w:rPr>
          <w:rFonts w:cs="Times New Roman"/>
        </w:rPr>
        <w:t>excess energy from excited-state chlorophylls</w:t>
      </w:r>
      <w:r w:rsidR="00EA7249">
        <w:rPr>
          <w:rFonts w:cs="Times New Roman"/>
        </w:rPr>
        <w:t>, is facilitated by</w:t>
      </w:r>
      <w:r w:rsidR="00DE735F">
        <w:rPr>
          <w:rFonts w:cs="Times New Roman"/>
        </w:rPr>
        <w:t xml:space="preserve"> the xanthophyll cycle in which</w:t>
      </w:r>
      <w:r w:rsidR="00EA7249">
        <w:rPr>
          <w:rFonts w:cs="Times New Roman"/>
        </w:rPr>
        <w:t xml:space="preserve"> carotenoid pigments</w:t>
      </w:r>
      <w:r w:rsidR="00DE735F">
        <w:rPr>
          <w:rFonts w:cs="Times New Roman"/>
        </w:rPr>
        <w:t xml:space="preserve"> adapt harvesting or protective forms relative to environmental conditions </w:t>
      </w:r>
      <w:r w:rsidR="00DE735F">
        <w:rPr>
          <w:rFonts w:cs="Times New Roman"/>
        </w:rPr>
        <w:fldChar w:fldCharType="begin" w:fldLock="1"/>
      </w:r>
      <w:r w:rsidR="00DE735F">
        <w:rPr>
          <w:rFonts w:cs="Times New Roman"/>
        </w:rPr>
        <w:instrText>ADDIN CSL_CITATION { "citationItems" : [ { "id" : "ITEM-1", "itemData" : { "DOI" : "10.1104/pp.125.4.1558", "ISBN" : "0032-0889", "ISSN" : "0032-0889", "PMID" : "11299337", "abstract" : "The quantity of the light in natural environments can vary over several orders of magnitude and on a time scale that ranges from seconds to seasons. Because light is such an important environmental parameter, plants have evolved numerous biochemical and developmental responses to", "author" : [ { "dropping-particle" : "", "family" : "M\u00fcller", "given" : "P", "non-dropping-particle" : "", "parse-names" : false, "suffix" : "" }, { "dropping-particle" : "", "family" : "Li", "given" : "X P", "non-dropping-particle" : "", "parse-names" : false, "suffix" : "" }, { "dropping-particle" : "", "family" : "Niyogi", "given" : "K K", "non-dropping-particle" : "", "parse-names" : false, "suffix" : "" } ], "container-title" : "Plant physiology", "id" : "ITEM-1", "issue" : "4", "issued" : { "date-parts" : [ [ "2001" ] ] }, "page" : "1558-1566", "title" : "Non-photochemical quenching. A response to excess light energy.", "type" : "article-journal", "volume" : "125" }, "uris" : [ "http://www.mendeley.com/documents/?uuid=3c028dc3-2ec1-44aa-864b-3969ed0f1d10" ] } ], "mendeley" : { "formattedCitation" : "(M\u00fcller et al. 2001)", "plainTextFormattedCitation" : "(M\u00fcller et al. 2001)" }, "properties" : { "noteIndex" : 0 }, "schema" : "https://github.com/citation-style-language/schema/raw/master/csl-citation.json" }</w:instrText>
      </w:r>
      <w:r w:rsidR="00DE735F">
        <w:rPr>
          <w:rFonts w:cs="Times New Roman"/>
        </w:rPr>
        <w:fldChar w:fldCharType="separate"/>
      </w:r>
      <w:r w:rsidR="00DE735F" w:rsidRPr="002722AF">
        <w:rPr>
          <w:rFonts w:cs="Times New Roman"/>
          <w:noProof/>
        </w:rPr>
        <w:t>(Müller et al. 2001)</w:t>
      </w:r>
      <w:r w:rsidR="00DE735F">
        <w:rPr>
          <w:rFonts w:cs="Times New Roman"/>
        </w:rPr>
        <w:fldChar w:fldCharType="end"/>
      </w:r>
      <w:r w:rsidR="00692733">
        <w:rPr>
          <w:rFonts w:cs="Times New Roman"/>
        </w:rPr>
        <w:t xml:space="preserve">. Such a process may contribute to adaptations among Scleractinian corals in different light intensities. Given the significant association between symbiont clade and color morph in </w:t>
      </w:r>
      <w:r w:rsidR="00692733">
        <w:rPr>
          <w:rFonts w:cs="Times New Roman"/>
          <w:i/>
        </w:rPr>
        <w:t>M. capitata</w:t>
      </w:r>
      <w:r w:rsidR="00692733">
        <w:rPr>
          <w:rFonts w:cs="Times New Roman"/>
        </w:rPr>
        <w:t xml:space="preserve">, NPQ may play a role in the depth distributions aiding in persistence among this species in </w:t>
      </w:r>
      <w:r w:rsidR="00692733" w:rsidRPr="008E69BA">
        <w:rPr>
          <w:rFonts w:cs="Times New Roman"/>
        </w:rPr>
        <w:t>Kān</w:t>
      </w:r>
      <w:r w:rsidR="00692733">
        <w:rPr>
          <w:rFonts w:cs="Times New Roman"/>
        </w:rPr>
        <w:t>e‘</w:t>
      </w:r>
      <w:r w:rsidR="00692733" w:rsidRPr="008E69BA">
        <w:rPr>
          <w:rFonts w:cs="Times New Roman"/>
        </w:rPr>
        <w:t>ohe Bay</w:t>
      </w:r>
      <w:r w:rsidR="00692733">
        <w:rPr>
          <w:rFonts w:cs="Times New Roman"/>
        </w:rPr>
        <w:t>.</w:t>
      </w:r>
      <w:bookmarkStart w:id="0" w:name="_GoBack"/>
      <w:bookmarkEnd w:id="0"/>
    </w:p>
    <w:p w14:paraId="23EA1488" w14:textId="0F0F72F3" w:rsidR="00797C19" w:rsidRDefault="004B0967" w:rsidP="001C5075">
      <w:pPr>
        <w:spacing w:line="480" w:lineRule="auto"/>
        <w:rPr>
          <w:rFonts w:cs="Times New Roman"/>
        </w:rPr>
      </w:pPr>
      <w:r>
        <w:rPr>
          <w:rFonts w:cs="Times New Roman"/>
        </w:rPr>
        <w:tab/>
      </w:r>
      <w:r w:rsidR="00C97AF7" w:rsidRPr="008E69BA">
        <w:rPr>
          <w:rFonts w:cs="Times New Roman"/>
        </w:rPr>
        <w:t>Stu</w:t>
      </w:r>
      <w:r w:rsidR="007713AF">
        <w:rPr>
          <w:rFonts w:cs="Times New Roman"/>
        </w:rPr>
        <w:t>dies suggest that coral color</w:t>
      </w:r>
      <w:r w:rsidR="00C97AF7" w:rsidRPr="008E69BA">
        <w:rPr>
          <w:rFonts w:cs="Times New Roman"/>
        </w:rPr>
        <w:t xml:space="preserve"> may be indicative of physiological function.</w:t>
      </w:r>
      <w:r w:rsidR="00C97AF7">
        <w:rPr>
          <w:rFonts w:cs="Times New Roman"/>
        </w:rPr>
        <w:t xml:space="preserve"> For example, at shallow depths a</w:t>
      </w:r>
      <w:r w:rsidR="00C97AF7" w:rsidRPr="008E69BA">
        <w:rPr>
          <w:rFonts w:cs="Times New Roman"/>
        </w:rPr>
        <w:t xml:space="preserve"> green morph of </w:t>
      </w:r>
      <w:r w:rsidR="00C97AF7" w:rsidRPr="008E69BA">
        <w:rPr>
          <w:rFonts w:cs="Times New Roman"/>
          <w:i/>
        </w:rPr>
        <w:t>Porites astreoides</w:t>
      </w:r>
      <w:r w:rsidR="00C97AF7" w:rsidRPr="008E69BA">
        <w:rPr>
          <w:rFonts w:cs="Times New Roman"/>
        </w:rPr>
        <w:t xml:space="preserve"> was observed more frequently than the brown morph, possibly</w:t>
      </w:r>
      <w:r w:rsidR="00C97AF7">
        <w:rPr>
          <w:rFonts w:cs="Times New Roman"/>
        </w:rPr>
        <w:t xml:space="preserve"> indicative of </w:t>
      </w:r>
      <w:r w:rsidR="00C97AF7" w:rsidRPr="008E69BA">
        <w:rPr>
          <w:rFonts w:cs="Times New Roman"/>
        </w:rPr>
        <w:t>tolerance</w:t>
      </w:r>
      <w:r w:rsidR="00C97AF7">
        <w:rPr>
          <w:rFonts w:cs="Times New Roman"/>
        </w:rPr>
        <w:t xml:space="preserve"> to high-light environments</w:t>
      </w:r>
      <w:r w:rsidR="00C97AF7" w:rsidRPr="008E69BA">
        <w:rPr>
          <w:rFonts w:cs="Times New Roman"/>
        </w:rPr>
        <w:t xml:space="preserve"> </w:t>
      </w:r>
      <w:r w:rsidR="00C97AF7" w:rsidRPr="008E69BA">
        <w:rPr>
          <w:rFonts w:cs="Times New Roman"/>
        </w:rPr>
        <w:fldChar w:fldCharType="begin" w:fldLock="1"/>
      </w:r>
      <w:r w:rsidR="00C97AF7"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C97AF7" w:rsidRPr="008E69BA">
        <w:rPr>
          <w:rFonts w:cs="Times New Roman"/>
        </w:rPr>
        <w:fldChar w:fldCharType="separate"/>
      </w:r>
      <w:r w:rsidR="00C97AF7" w:rsidRPr="008E69BA">
        <w:rPr>
          <w:rFonts w:cs="Times New Roman"/>
          <w:noProof/>
        </w:rPr>
        <w:t>(Gleason 1993)</w:t>
      </w:r>
      <w:r w:rsidR="00C97AF7" w:rsidRPr="008E69BA">
        <w:rPr>
          <w:rFonts w:cs="Times New Roman"/>
        </w:rPr>
        <w:fldChar w:fldCharType="end"/>
      </w:r>
      <w:r w:rsidR="00C97AF7" w:rsidRPr="008E69BA">
        <w:rPr>
          <w:rFonts w:cs="Times New Roman"/>
        </w:rPr>
        <w:t xml:space="preserve">. Another study investigating sedimentation influence on </w:t>
      </w:r>
      <w:r w:rsidR="00C97AF7" w:rsidRPr="008E69BA">
        <w:rPr>
          <w:rFonts w:cs="Times New Roman"/>
          <w:i/>
        </w:rPr>
        <w:t>P. astreoides</w:t>
      </w:r>
      <w:r w:rsidR="00C97AF7" w:rsidRPr="008E69BA">
        <w:rPr>
          <w:rFonts w:cs="Times New Roman"/>
        </w:rPr>
        <w:t xml:space="preserve"> noted brown colonies more efficiently shed sediment than did green colonies, ultimately preventing sediment-induced mortality </w:t>
      </w:r>
      <w:r w:rsidR="00C97AF7" w:rsidRPr="008E69BA">
        <w:rPr>
          <w:rFonts w:cs="Times New Roman"/>
        </w:rPr>
        <w:fldChar w:fldCharType="begin" w:fldLock="1"/>
      </w:r>
      <w:r w:rsidR="00C97AF7" w:rsidRPr="008E69BA">
        <w:rPr>
          <w:rFonts w:cs="Times New Roman"/>
        </w:rPr>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C97AF7" w:rsidRPr="008E69BA">
        <w:rPr>
          <w:rFonts w:cs="Times New Roman"/>
        </w:rPr>
        <w:fldChar w:fldCharType="separate"/>
      </w:r>
      <w:r w:rsidR="00C97AF7" w:rsidRPr="008E69BA">
        <w:rPr>
          <w:rFonts w:cs="Times New Roman"/>
          <w:noProof/>
        </w:rPr>
        <w:t>(Gleason 1998)</w:t>
      </w:r>
      <w:r w:rsidR="00C97AF7" w:rsidRPr="008E69BA">
        <w:rPr>
          <w:rFonts w:cs="Times New Roman"/>
        </w:rPr>
        <w:fldChar w:fldCharType="end"/>
      </w:r>
      <w:r w:rsidR="00C97AF7" w:rsidRPr="008E69BA">
        <w:rPr>
          <w:rFonts w:cs="Times New Roman"/>
        </w:rPr>
        <w:t xml:space="preserve">. Correspondingly, a study on sedimentation influence on </w:t>
      </w:r>
      <w:r w:rsidR="00C97AF7" w:rsidRPr="008E69BA">
        <w:rPr>
          <w:rFonts w:cs="Times New Roman"/>
          <w:i/>
        </w:rPr>
        <w:t>Symbiodinium</w:t>
      </w:r>
      <w:r w:rsidR="00C97AF7" w:rsidRPr="008E69BA">
        <w:rPr>
          <w:rFonts w:cs="Times New Roman"/>
        </w:rPr>
        <w:t xml:space="preserve"> revealed that clade C symbionts were found in higher sedimentation areas </w:t>
      </w:r>
      <w:r w:rsidR="00C97AF7" w:rsidRPr="008E69BA">
        <w:rPr>
          <w:rFonts w:cs="Times New Roman"/>
        </w:rPr>
        <w:fldChar w:fldCharType="begin" w:fldLock="1"/>
      </w:r>
      <w:r w:rsidR="00C97AF7" w:rsidRPr="008E69BA">
        <w:rPr>
          <w:rFonts w:cs="Times New Roman"/>
        </w:rPr>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C97AF7" w:rsidRPr="008E69BA">
        <w:rPr>
          <w:rFonts w:cs="Times New Roman"/>
        </w:rPr>
        <w:fldChar w:fldCharType="separate"/>
      </w:r>
      <w:r w:rsidR="00C97AF7" w:rsidRPr="008E69BA">
        <w:rPr>
          <w:rFonts w:cs="Times New Roman"/>
          <w:noProof/>
        </w:rPr>
        <w:t>(Garren et al. 2006)</w:t>
      </w:r>
      <w:r w:rsidR="00C97AF7" w:rsidRPr="008E69BA">
        <w:rPr>
          <w:rFonts w:cs="Times New Roman"/>
        </w:rPr>
        <w:fldChar w:fldCharType="end"/>
      </w:r>
      <w:r w:rsidR="00C97AF7" w:rsidRPr="008E69BA">
        <w:rPr>
          <w:rFonts w:cs="Times New Roman"/>
        </w:rPr>
        <w:t xml:space="preserve">. Such phenomena may be pertinent to </w:t>
      </w:r>
      <w:r w:rsidR="00C97AF7" w:rsidRPr="008E69BA">
        <w:rPr>
          <w:rFonts w:cs="Times New Roman"/>
          <w:i/>
        </w:rPr>
        <w:t>M. capitata</w:t>
      </w:r>
      <w:r w:rsidR="00C97AF7" w:rsidRPr="008E69BA">
        <w:rPr>
          <w:rFonts w:cs="Times New Roman"/>
        </w:rPr>
        <w:t>,</w:t>
      </w:r>
      <w:r w:rsidR="00C97AF7" w:rsidRPr="008E69BA">
        <w:rPr>
          <w:rFonts w:cs="Times New Roman"/>
          <w:i/>
        </w:rPr>
        <w:t xml:space="preserve"> </w:t>
      </w:r>
      <w:r w:rsidR="00C97AF7" w:rsidRPr="008E69BA">
        <w:rPr>
          <w:rFonts w:cs="Times New Roman"/>
        </w:rPr>
        <w:t>which exhibit a comparable pattern where brown morphs and clade C were found</w:t>
      </w:r>
      <w:r w:rsidR="00C97AF7">
        <w:rPr>
          <w:rFonts w:cs="Times New Roman"/>
        </w:rPr>
        <w:t xml:space="preserve"> more commonly</w:t>
      </w:r>
      <w:r w:rsidR="00C97AF7" w:rsidRPr="008E69BA">
        <w:rPr>
          <w:rFonts w:cs="Times New Roman"/>
        </w:rPr>
        <w:t xml:space="preserve"> at depth</w:t>
      </w:r>
      <w:r w:rsidR="00C97AF7">
        <w:rPr>
          <w:rFonts w:cs="Times New Roman"/>
        </w:rPr>
        <w:t>s</w:t>
      </w:r>
      <w:r w:rsidR="00C97AF7" w:rsidRPr="008E69BA">
        <w:rPr>
          <w:rFonts w:cs="Times New Roman"/>
        </w:rPr>
        <w:t xml:space="preserve"> where sedimentation is often greater and light intensity is often reduced. </w:t>
      </w:r>
      <w:r w:rsidR="00797C19">
        <w:rPr>
          <w:rFonts w:cs="Times New Roman"/>
        </w:rPr>
        <w:t xml:space="preserve"> </w:t>
      </w:r>
    </w:p>
    <w:p w14:paraId="27E890FC" w14:textId="185CAA3B" w:rsidR="00FF7DA3" w:rsidRDefault="00C97AF7" w:rsidP="001C5075">
      <w:pPr>
        <w:spacing w:line="480" w:lineRule="auto"/>
        <w:rPr>
          <w:rFonts w:cs="Times New Roman"/>
        </w:rPr>
      </w:pPr>
      <w:r>
        <w:rPr>
          <w:rFonts w:cs="Times New Roman"/>
        </w:rPr>
        <w:tab/>
      </w:r>
      <w:r w:rsidR="00FF7DA3" w:rsidRPr="008E69BA">
        <w:rPr>
          <w:rFonts w:cs="Times New Roman"/>
        </w:rPr>
        <w:t>Physical conditions in Kān</w:t>
      </w:r>
      <w:r w:rsidR="00FF7DA3">
        <w:rPr>
          <w:rFonts w:cs="Times New Roman"/>
        </w:rPr>
        <w:t>e‘</w:t>
      </w:r>
      <w:r w:rsidR="00FF7DA3" w:rsidRPr="008E69BA">
        <w:rPr>
          <w:rFonts w:cs="Times New Roman"/>
        </w:rPr>
        <w:t>ohe Bay can be quite variable</w:t>
      </w:r>
      <w:r w:rsidR="00FF7DA3">
        <w:rPr>
          <w:rFonts w:cs="Times New Roman"/>
        </w:rPr>
        <w:t xml:space="preserve">, even within a narrow depth-range, and presumably drive the symbiont community and color morph distributions of </w:t>
      </w:r>
      <w:r w:rsidR="00FF7DA3">
        <w:rPr>
          <w:rFonts w:cs="Times New Roman"/>
          <w:i/>
        </w:rPr>
        <w:t>M. capitata</w:t>
      </w:r>
      <w:r w:rsidR="00FF7DA3" w:rsidRPr="008E69BA">
        <w:rPr>
          <w:rFonts w:cs="Times New Roman"/>
        </w:rPr>
        <w:t>.</w:t>
      </w:r>
      <w:r w:rsidR="00FF7DA3">
        <w:rPr>
          <w:rFonts w:cs="Times New Roman"/>
        </w:rPr>
        <w:t xml:space="preserve"> Environmental conditions at depths &lt; 1 m are often dramatically different than conditions at &gt; 10 m, particularly in terms of turbidity</w:t>
      </w:r>
      <w:r w:rsidR="00832B94">
        <w:rPr>
          <w:rFonts w:cs="Times New Roman"/>
        </w:rPr>
        <w:t>, light intensity</w:t>
      </w:r>
      <w:r w:rsidR="00FF7DA3">
        <w:rPr>
          <w:rFonts w:cs="Times New Roman"/>
        </w:rPr>
        <w:t xml:space="preserve"> and temperature.</w:t>
      </w:r>
      <w:r w:rsidR="00FF7DA3" w:rsidRPr="008E69BA">
        <w:rPr>
          <w:rFonts w:cs="Times New Roman"/>
        </w:rPr>
        <w:t xml:space="preserve"> Current data shows insignificant variation among bay regions in terms of daily mean temperature and sedimentation (Ritson-Williams &amp; Gates 2016a, Ritso</w:t>
      </w:r>
      <w:r w:rsidR="00325EA8">
        <w:rPr>
          <w:rFonts w:cs="Times New Roman"/>
        </w:rPr>
        <w:t>n-Williams &amp; Gates 2016b). These</w:t>
      </w:r>
      <w:r w:rsidR="00FF7DA3" w:rsidRPr="008E69BA">
        <w:rPr>
          <w:rFonts w:cs="Times New Roman"/>
        </w:rPr>
        <w:t xml:space="preserve"> comparable regimes on a </w:t>
      </w:r>
      <w:r w:rsidR="00294C03">
        <w:rPr>
          <w:rFonts w:cs="Times New Roman"/>
        </w:rPr>
        <w:t>latitudinal geographic</w:t>
      </w:r>
      <w:r w:rsidR="00FF7DA3" w:rsidRPr="008E69BA">
        <w:rPr>
          <w:rFonts w:cs="Times New Roman"/>
        </w:rPr>
        <w:t xml:space="preserve"> scale are consistent with the findings that symbiont distribution is relatively similar across the bay. Variation </w:t>
      </w:r>
      <w:r w:rsidR="00294C03">
        <w:rPr>
          <w:rFonts w:cs="Times New Roman"/>
        </w:rPr>
        <w:t>along a depth</w:t>
      </w:r>
      <w:r w:rsidR="00FF7DA3">
        <w:rPr>
          <w:rFonts w:cs="Times New Roman"/>
        </w:rPr>
        <w:t xml:space="preserve"> gradient</w:t>
      </w:r>
      <w:r w:rsidR="00FF7DA3" w:rsidRPr="008E69BA">
        <w:rPr>
          <w:rFonts w:cs="Times New Roman"/>
        </w:rPr>
        <w:t xml:space="preserve">, given current knowledge of tolerance in coral symbionts, is a candidate for monitoring at reefs in each region of the bay to determine their likelihood of contributing to variability in </w:t>
      </w:r>
      <w:r w:rsidR="00FF7DA3" w:rsidRPr="008E69BA">
        <w:rPr>
          <w:rFonts w:cs="Times New Roman"/>
          <w:i/>
        </w:rPr>
        <w:t>Symbiodinium</w:t>
      </w:r>
      <w:r w:rsidR="00FF7DA3" w:rsidRPr="008E69BA">
        <w:rPr>
          <w:rFonts w:cs="Times New Roman"/>
        </w:rPr>
        <w:t>.</w:t>
      </w:r>
    </w:p>
    <w:p w14:paraId="1C0F4B13" w14:textId="5ABA528E" w:rsidR="00EE2E02" w:rsidRDefault="00FF7DA3" w:rsidP="001C5075">
      <w:pPr>
        <w:spacing w:line="480" w:lineRule="auto"/>
        <w:rPr>
          <w:rFonts w:cs="Times New Roman"/>
        </w:rPr>
      </w:pPr>
      <w:r>
        <w:rPr>
          <w:rFonts w:cs="Times New Roman"/>
        </w:rPr>
        <w:tab/>
      </w:r>
      <w:r w:rsidR="008F7422">
        <w:rPr>
          <w:rFonts w:cs="Times New Roman"/>
        </w:rPr>
        <w:t>Light has been considered the most i</w:t>
      </w:r>
      <w:r w:rsidR="00CC6568">
        <w:rPr>
          <w:rFonts w:cs="Times New Roman"/>
        </w:rPr>
        <w:t>mportant environmental gradient</w:t>
      </w:r>
      <w:r w:rsidR="008F7422">
        <w:rPr>
          <w:rFonts w:cs="Times New Roman"/>
        </w:rPr>
        <w:t xml:space="preserve"> influencing coral symbioses </w:t>
      </w:r>
      <w:r w:rsidR="008F7422">
        <w:rPr>
          <w:rFonts w:cs="Times New Roman"/>
        </w:rPr>
        <w:fldChar w:fldCharType="begin" w:fldLock="1"/>
      </w:r>
      <w:r w:rsidR="00D354BC">
        <w:rPr>
          <w:rFonts w:cs="Times New Roman"/>
        </w:rPr>
        <w:instrText>ADDIN CSL_CITATION { "citationItems" : [ { "id" : "ITEM-1", "itemData" : { "author" : [ { "dropping-particle" : "V.", "family" : "Veron", "given" : "J.", "non-dropping-particle" : "", "parse-names" : false, "suffix" : "" } ], "container-title" : "Corals of the World", "id" : "ITEM-1", "issued" : { "date-parts" : [ [ "2000" ] ] }, "title" : "No Title", "type" : "article-journal" }, "uris" : [ "http://www.mendeley.com/documents/?uuid=6dd37403-5420-4279-987c-95f238c96f05" ] } ], "mendeley" : { "formattedCitation" : "(Veron 2000)", "plainTextFormattedCitation" : "(Veron 2000)", "previouslyFormattedCitation" : "(Veron 2000)" }, "properties" : { "noteIndex" : 0 }, "schema" : "https://github.com/citation-style-language/schema/raw/master/csl-citation.json" }</w:instrText>
      </w:r>
      <w:r w:rsidR="008F7422">
        <w:rPr>
          <w:rFonts w:cs="Times New Roman"/>
        </w:rPr>
        <w:fldChar w:fldCharType="separate"/>
      </w:r>
      <w:r w:rsidR="008F7422" w:rsidRPr="008F7422">
        <w:rPr>
          <w:rFonts w:cs="Times New Roman"/>
          <w:noProof/>
        </w:rPr>
        <w:t>(Veron 2000)</w:t>
      </w:r>
      <w:r w:rsidR="008F7422">
        <w:rPr>
          <w:rFonts w:cs="Times New Roman"/>
        </w:rPr>
        <w:fldChar w:fldCharType="end"/>
      </w:r>
      <w:r w:rsidR="008F7422">
        <w:rPr>
          <w:rFonts w:cs="Times New Roman"/>
        </w:rPr>
        <w:t xml:space="preserve">. </w:t>
      </w:r>
      <w:r w:rsidR="00E833B2">
        <w:rPr>
          <w:rFonts w:cs="Times New Roman"/>
        </w:rPr>
        <w:t>As light declines</w:t>
      </w:r>
      <w:r w:rsidR="00704B56" w:rsidRPr="008E69BA">
        <w:rPr>
          <w:rFonts w:cs="Times New Roman"/>
        </w:rPr>
        <w:t xml:space="preserve"> </w:t>
      </w:r>
      <w:r w:rsidR="00E833B2">
        <w:rPr>
          <w:rFonts w:cs="Times New Roman"/>
        </w:rPr>
        <w:t>with increasing depth</w:t>
      </w:r>
      <w:r w:rsidR="002D3863" w:rsidRPr="002D3863">
        <w:rPr>
          <w:rFonts w:cs="Times New Roman"/>
        </w:rPr>
        <w:t xml:space="preserve"> </w:t>
      </w:r>
      <w:r w:rsidR="002D3863" w:rsidRPr="008E69BA">
        <w:rPr>
          <w:rFonts w:cs="Times New Roman"/>
        </w:rPr>
        <w:t>in the photic zone</w:t>
      </w:r>
      <w:r w:rsidR="00E833B2">
        <w:rPr>
          <w:rFonts w:cs="Times New Roman"/>
        </w:rPr>
        <w:t>, it induces</w:t>
      </w:r>
      <w:r w:rsidR="00704B56" w:rsidRPr="008E69BA">
        <w:rPr>
          <w:rFonts w:cs="Times New Roman"/>
        </w:rPr>
        <w:t xml:space="preserve"> differences in photosynthetic responses by means of photoinhibition and photoprotection in corals dominated by clades C and D respectively </w:t>
      </w:r>
      <w:r w:rsidR="00704B56" w:rsidRPr="008E69BA">
        <w:rPr>
          <w:rFonts w:cs="Times New Roman"/>
        </w:rPr>
        <w:fldChar w:fldCharType="begin" w:fldLock="1"/>
      </w:r>
      <w:r w:rsidR="00704B56" w:rsidRPr="008E69B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Salih et al. 2000, Rowan 2004)</w:t>
      </w:r>
      <w:r w:rsidR="00704B56" w:rsidRPr="008E69BA">
        <w:rPr>
          <w:rFonts w:cs="Times New Roman"/>
        </w:rPr>
        <w:fldChar w:fldCharType="end"/>
      </w:r>
      <w:r w:rsidR="00704B56" w:rsidRPr="008E69BA">
        <w:rPr>
          <w:rFonts w:cs="Times New Roman"/>
        </w:rPr>
        <w:t xml:space="preserve">. Response variance validates the hypothesis that different clades of </w:t>
      </w:r>
      <w:r w:rsidR="00704B56" w:rsidRPr="008E69BA">
        <w:rPr>
          <w:rFonts w:cs="Times New Roman"/>
          <w:i/>
        </w:rPr>
        <w:t xml:space="preserve">Symbiodinium </w:t>
      </w:r>
      <w:r w:rsidR="00704B56" w:rsidRPr="008E69BA">
        <w:rPr>
          <w:rFonts w:cs="Times New Roman"/>
        </w:rPr>
        <w:t xml:space="preserve">adapt to particular light intensities </w:t>
      </w:r>
      <w:r w:rsidR="00704B56" w:rsidRPr="008E69BA">
        <w:rPr>
          <w:rFonts w:cs="Times New Roman"/>
        </w:rPr>
        <w:fldChar w:fldCharType="begin" w:fldLock="1"/>
      </w:r>
      <w:r w:rsidR="00704B56" w:rsidRPr="008E69BA">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et al. 2004)</w:t>
      </w:r>
      <w:r w:rsidR="00704B56" w:rsidRPr="008E69BA">
        <w:rPr>
          <w:rFonts w:cs="Times New Roman"/>
        </w:rPr>
        <w:fldChar w:fldCharType="end"/>
      </w:r>
      <w:r w:rsidR="00704B56" w:rsidRPr="008E69BA">
        <w:rPr>
          <w:rFonts w:cs="Times New Roman"/>
        </w:rPr>
        <w:t xml:space="preserve">. The putative implication of light intensity on </w:t>
      </w:r>
      <w:r w:rsidR="00704B56" w:rsidRPr="008E69BA">
        <w:rPr>
          <w:rFonts w:cs="Times New Roman"/>
          <w:i/>
        </w:rPr>
        <w:t xml:space="preserve">Symbiodinium </w:t>
      </w:r>
      <w:r w:rsidR="00704B56" w:rsidRPr="008E69BA">
        <w:rPr>
          <w:rFonts w:cs="Times New Roman"/>
        </w:rPr>
        <w:t xml:space="preserve">variability supports the notion that habitat partitioning of the symbiont community composition exists along depth-mediated light gradients </w:t>
      </w:r>
      <w:r w:rsidR="00704B56" w:rsidRPr="008E69BA">
        <w:rPr>
          <w:rFonts w:cs="Times New Roman"/>
        </w:rPr>
        <w:fldChar w:fldCharType="begin" w:fldLock="1"/>
      </w:r>
      <w:r w:rsidR="00704B56" w:rsidRPr="008E69BA">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amp; Trench 1994)</w:t>
      </w:r>
      <w:r w:rsidR="00704B56" w:rsidRPr="008E69BA">
        <w:rPr>
          <w:rFonts w:cs="Times New Roman"/>
        </w:rPr>
        <w:fldChar w:fldCharType="end"/>
      </w:r>
      <w:r w:rsidR="00704B56" w:rsidRPr="008E69BA">
        <w:rPr>
          <w:rFonts w:cs="Times New Roman"/>
        </w:rPr>
        <w:t>. A transition dep</w:t>
      </w:r>
      <w:r w:rsidR="00704B56">
        <w:rPr>
          <w:rFonts w:cs="Times New Roman"/>
        </w:rPr>
        <w:t>th exists between 1 and 2 m</w:t>
      </w:r>
      <w:r w:rsidR="00704B56" w:rsidRPr="008E69BA">
        <w:rPr>
          <w:rFonts w:cs="Times New Roman"/>
        </w:rPr>
        <w:t xml:space="preserve">, at which </w:t>
      </w:r>
      <w:r w:rsidR="00704B56" w:rsidRPr="008E69BA">
        <w:rPr>
          <w:rFonts w:cs="Times New Roman"/>
          <w:i/>
        </w:rPr>
        <w:t>M. capitata</w:t>
      </w:r>
      <w:r w:rsidR="00704B56" w:rsidRPr="008E69BA">
        <w:rPr>
          <w:rFonts w:cs="Times New Roman"/>
        </w:rPr>
        <w:t xml:space="preserve"> association switches from a dominance of clade D to clade C</w:t>
      </w:r>
      <w:r w:rsidR="00704B56">
        <w:rPr>
          <w:rFonts w:cs="Times New Roman"/>
        </w:rPr>
        <w:t>. As Kāne‘</w:t>
      </w:r>
      <w:r w:rsidR="00704B56" w:rsidRPr="008E69BA">
        <w:rPr>
          <w:rFonts w:cs="Times New Roman"/>
        </w:rPr>
        <w:t xml:space="preserve">ohe Bay is quite turbid, this shallow depth threshold suggests that depth stratification of light intensity might be a common driver of distribution among symbiont association, though the threshold depth of transition would depend on local abiotic conditions. </w:t>
      </w:r>
    </w:p>
    <w:p w14:paraId="09250581" w14:textId="00008017" w:rsidR="005113D2" w:rsidRPr="008E69BA" w:rsidRDefault="005113D2" w:rsidP="001C5075">
      <w:pPr>
        <w:spacing w:line="480" w:lineRule="auto"/>
        <w:rPr>
          <w:rFonts w:cs="Times New Roman"/>
        </w:rPr>
      </w:pPr>
      <w:r>
        <w:rPr>
          <w:rFonts w:cs="Times New Roman"/>
        </w:rPr>
        <w:tab/>
      </w:r>
      <w:r w:rsidR="00D354BC">
        <w:rPr>
          <w:rFonts w:cs="Times New Roman"/>
        </w:rPr>
        <w:t xml:space="preserve">While total irradiance declines with depth, some studies suggest that changes in the light spectral distribution may drive symbiont distributions </w:t>
      </w:r>
      <w:r w:rsidR="00D354BC">
        <w:rPr>
          <w:rFonts w:cs="Times New Roman"/>
        </w:rPr>
        <w:fldChar w:fldCharType="begin" w:fldLock="1"/>
      </w:r>
      <w:r w:rsidR="008F61B6">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plainTextFormattedCitation" : "(Frade, Englebert, et al. 2008)", "previouslyFormattedCitation" : "(Frade, Englebert, et al. 2008)" }, "properties" : { "noteIndex" : 0 }, "schema" : "https://github.com/citation-style-language/schema/raw/master/csl-citation.json" }</w:instrText>
      </w:r>
      <w:r w:rsidR="00D354BC">
        <w:rPr>
          <w:rFonts w:cs="Times New Roman"/>
        </w:rPr>
        <w:fldChar w:fldCharType="separate"/>
      </w:r>
      <w:r w:rsidR="00D354BC" w:rsidRPr="00D354BC">
        <w:rPr>
          <w:rFonts w:cs="Times New Roman"/>
          <w:noProof/>
        </w:rPr>
        <w:t>(Frade, Englebert, et al. 2008)</w:t>
      </w:r>
      <w:r w:rsidR="00D354BC">
        <w:rPr>
          <w:rFonts w:cs="Times New Roman"/>
        </w:rPr>
        <w:fldChar w:fldCharType="end"/>
      </w:r>
      <w:r w:rsidR="00D354BC">
        <w:rPr>
          <w:rFonts w:cs="Times New Roman"/>
        </w:rPr>
        <w:t>. As light attenuates in the p</w:t>
      </w:r>
      <w:r w:rsidR="00650128">
        <w:rPr>
          <w:rFonts w:cs="Times New Roman"/>
        </w:rPr>
        <w:t xml:space="preserve">hotic zone, spectral dissimilarities result, exposing corals to different spectral niches. </w:t>
      </w:r>
      <w:r w:rsidR="002E6B28">
        <w:rPr>
          <w:rFonts w:cs="Times New Roman"/>
        </w:rPr>
        <w:t>W</w:t>
      </w:r>
      <w:r w:rsidR="00650128">
        <w:rPr>
          <w:rFonts w:cs="Times New Roman"/>
        </w:rPr>
        <w:t xml:space="preserve">hen considering the influence on </w:t>
      </w:r>
      <w:r w:rsidR="002E6B28">
        <w:rPr>
          <w:rFonts w:cs="Times New Roman"/>
        </w:rPr>
        <w:t>photosynthetic organisms in different regimes, the distinction between total irradiance and spectral niches may be important</w:t>
      </w:r>
      <w:r w:rsidR="00650128">
        <w:rPr>
          <w:rFonts w:cs="Times New Roman"/>
        </w:rPr>
        <w:t>.</w:t>
      </w:r>
      <w:r w:rsidR="00717E83">
        <w:rPr>
          <w:rFonts w:cs="Times New Roman"/>
        </w:rPr>
        <w:t xml:space="preserve"> Nevertheless, light exhibits an evident gradient in the photic zone and serves as a plausible explanation for distributional patterns observed in coral symbioses.</w:t>
      </w:r>
    </w:p>
    <w:p w14:paraId="2725108E" w14:textId="52AF1904"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00CD1312">
        <w:rPr>
          <w:rFonts w:cs="Times New Roman"/>
        </w:rPr>
        <w:t>PCR analyse</w:t>
      </w:r>
      <w:r w:rsidRPr="008E69BA">
        <w:rPr>
          <w:rFonts w:cs="Times New Roman"/>
        </w:rPr>
        <w:t xml:space="preserve">s of </w:t>
      </w:r>
      <w:r w:rsidRPr="008E69BA">
        <w:rPr>
          <w:rFonts w:cs="Times New Roman"/>
          <w:i/>
        </w:rPr>
        <w:t>M. capitata</w:t>
      </w:r>
      <w:r w:rsidR="008B5BCF" w:rsidRPr="008E69BA">
        <w:rPr>
          <w:rFonts w:cs="Times New Roman"/>
          <w:i/>
        </w:rPr>
        <w:t xml:space="preserve"> </w:t>
      </w:r>
      <w:r w:rsidR="00B159D4">
        <w:rPr>
          <w:rFonts w:cs="Times New Roman"/>
        </w:rPr>
        <w:t>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occurs most strongly as a function of depth. No significant spatial</w:t>
      </w:r>
      <w:r w:rsidR="0090162B">
        <w:rPr>
          <w:rFonts w:cs="Times New Roman"/>
        </w:rPr>
        <w:t xml:space="preserve"> distributional</w:t>
      </w:r>
      <w:r w:rsidRPr="008E69BA">
        <w:rPr>
          <w:rFonts w:cs="Times New Roman"/>
        </w:rPr>
        <w:t xml:space="preserve">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 during summer months. Corals associating with clade D</w:t>
      </w:r>
      <w:r w:rsidR="00954A28" w:rsidRPr="008E69BA">
        <w:rPr>
          <w:rFonts w:cs="Times New Roman"/>
        </w:rPr>
        <w:t xml:space="preserve">, </w:t>
      </w:r>
      <w:r w:rsidR="001D3735" w:rsidRPr="008E69BA">
        <w:rPr>
          <w:rFonts w:cs="Times New Roman"/>
        </w:rPr>
        <w:t>often existing as an orange color morph</w:t>
      </w:r>
      <w:r w:rsidR="00954A28" w:rsidRPr="008E69BA">
        <w:rPr>
          <w:rFonts w:cs="Times New Roman"/>
        </w:rPr>
        <w:t>,</w:t>
      </w:r>
      <w:r w:rsidR="007B72E6" w:rsidRPr="008E69BA">
        <w:rPr>
          <w:rFonts w:cs="Times New Roman"/>
        </w:rPr>
        <w:t xml:space="preserve"> dominate this highly fluctuating environment.</w:t>
      </w:r>
      <w:r w:rsidRPr="008E69BA">
        <w:rPr>
          <w:rFonts w:cs="Times New Roman"/>
        </w:rPr>
        <w:t xml:space="preserve"> </w:t>
      </w:r>
      <w:r w:rsidR="00115122">
        <w:rPr>
          <w:rFonts w:cs="Times New Roman"/>
        </w:rPr>
        <w:t>Because clade</w:t>
      </w:r>
      <w:r w:rsidR="00E25F1D" w:rsidRPr="008E69BA">
        <w:rPr>
          <w:rFonts w:cs="Times New Roman"/>
        </w:rPr>
        <w:t xml:space="preserve"> C and D</w:t>
      </w:r>
      <w:r w:rsidR="00115122">
        <w:rPr>
          <w:rFonts w:cs="Times New Roman"/>
        </w:rPr>
        <w:t xml:space="preserve"> symbionts</w:t>
      </w:r>
      <w:r w:rsidR="00E25F1D" w:rsidRPr="008E69BA">
        <w:rPr>
          <w:rFonts w:cs="Times New Roman"/>
        </w:rPr>
        <w:t xml:space="preserve"> have different physiological tolerances and depth has shown to be the strongest driver symbiont distribution, </w:t>
      </w:r>
      <w:r w:rsidR="0010700E" w:rsidRPr="008E69BA">
        <w:rPr>
          <w:rFonts w:cs="Times New Roman"/>
        </w:rPr>
        <w:t>abiotic</w:t>
      </w:r>
      <w:r w:rsidR="00AD3641" w:rsidRPr="008E69BA">
        <w:rPr>
          <w:rFonts w:cs="Times New Roman"/>
        </w:rPr>
        <w:t xml:space="preserve"> conditions</w:t>
      </w:r>
      <w:r w:rsidR="008B5BCF" w:rsidRPr="008E69BA">
        <w:rPr>
          <w:rFonts w:cs="Times New Roman"/>
        </w:rPr>
        <w:t xml:space="preserve"> along </w:t>
      </w:r>
      <w:r w:rsidR="00AD3641" w:rsidRPr="008E69BA">
        <w:rPr>
          <w:rFonts w:cs="Times New Roman"/>
        </w:rPr>
        <w:t>a depth</w:t>
      </w:r>
      <w:r w:rsidR="008B5BCF" w:rsidRPr="008E69BA">
        <w:rPr>
          <w:rFonts w:cs="Times New Roman"/>
        </w:rPr>
        <w:t xml:space="preserve"> gradient </w:t>
      </w:r>
      <w:r w:rsidR="0010700E" w:rsidRPr="008E69BA">
        <w:rPr>
          <w:rFonts w:cs="Times New Roman"/>
        </w:rPr>
        <w:t>should be tar</w:t>
      </w:r>
      <w:r w:rsidR="00AC58BF" w:rsidRPr="008E69BA">
        <w:rPr>
          <w:rFonts w:cs="Times New Roman"/>
        </w:rPr>
        <w:t>geted for future investigations that</w:t>
      </w:r>
      <w:r w:rsidR="0010700E" w:rsidRPr="008E69BA">
        <w:rPr>
          <w:rFonts w:cs="Times New Roman"/>
        </w:rPr>
        <w:t xml:space="preserve"> may assis</w:t>
      </w:r>
      <w:r w:rsidR="00BB08BC" w:rsidRPr="008E69BA">
        <w:rPr>
          <w:rFonts w:cs="Times New Roman"/>
        </w:rPr>
        <w:t>t in conservation strategies and understanding</w:t>
      </w:r>
      <w:r w:rsidR="0010700E" w:rsidRPr="008E69BA">
        <w:rPr>
          <w:rFonts w:cs="Times New Roman"/>
        </w:rPr>
        <w:t xml:space="preserve"> resistance among coral in changing environmental conditions.</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4C2B9663" w14:textId="647DC935" w:rsidR="00E27ABC" w:rsidRPr="008E69BA" w:rsidRDefault="00E27ABC" w:rsidP="001C5075">
      <w:pPr>
        <w:spacing w:line="480" w:lineRule="auto"/>
        <w:rPr>
          <w:rFonts w:cs="Times New Roman"/>
          <w:b/>
        </w:rPr>
      </w:pPr>
      <w:r w:rsidRPr="008E69BA">
        <w:rPr>
          <w:rFonts w:cs="Times New Roman"/>
          <w:b/>
        </w:rPr>
        <w:t>LITERATURE CITED</w:t>
      </w:r>
    </w:p>
    <w:p w14:paraId="3481BD0F" w14:textId="49B30CC1" w:rsidR="00DA6E1B" w:rsidRDefault="00DA6E1B" w:rsidP="00DA5C5A">
      <w:pPr>
        <w:widowControl w:val="0"/>
        <w:autoSpaceDE w:val="0"/>
        <w:autoSpaceDN w:val="0"/>
        <w:adjustRightInd w:val="0"/>
        <w:spacing w:line="480" w:lineRule="auto"/>
        <w:ind w:left="480" w:hanging="480"/>
        <w:rPr>
          <w:rFonts w:cs="Times New Roman"/>
          <w:b/>
        </w:rPr>
      </w:pPr>
    </w:p>
    <w:p w14:paraId="22540ADC" w14:textId="77777777" w:rsidR="00301E2B" w:rsidRPr="008E69BA" w:rsidRDefault="00301E2B" w:rsidP="00DA5C5A">
      <w:pPr>
        <w:widowControl w:val="0"/>
        <w:autoSpaceDE w:val="0"/>
        <w:autoSpaceDN w:val="0"/>
        <w:adjustRightInd w:val="0"/>
        <w:spacing w:line="480" w:lineRule="auto"/>
        <w:ind w:left="480" w:hanging="480"/>
        <w:rPr>
          <w:rFonts w:cs="Times New Roman"/>
          <w:b/>
        </w:rPr>
      </w:pPr>
    </w:p>
    <w:p w14:paraId="59400552" w14:textId="78B3F38A" w:rsidR="0028126E" w:rsidRPr="008E69BA" w:rsidRDefault="00B67855" w:rsidP="001C5075">
      <w:pPr>
        <w:spacing w:line="480" w:lineRule="auto"/>
        <w:rPr>
          <w:rFonts w:cs="Times New Roman"/>
          <w:b/>
        </w:rPr>
      </w:pPr>
      <w:r w:rsidRPr="008E69BA">
        <w:rPr>
          <w:rFonts w:cs="Times New Roman"/>
          <w:b/>
        </w:rPr>
        <w:t>FIGURE CAPTIONS</w:t>
      </w:r>
    </w:p>
    <w:p w14:paraId="232D0950" w14:textId="5449ECFA" w:rsidR="00E70A1E" w:rsidRPr="008E69BA" w:rsidRDefault="00E70A1E" w:rsidP="001C5075">
      <w:pPr>
        <w:spacing w:line="480" w:lineRule="auto"/>
        <w:rPr>
          <w:rFonts w:cs="Times New Roman"/>
        </w:rPr>
      </w:pPr>
      <w:r w:rsidRPr="008E69BA">
        <w:rPr>
          <w:rFonts w:cs="Times New Roman"/>
        </w:rPr>
        <w:t>Fig. 1. Co</w:t>
      </w:r>
      <w:r w:rsidR="00B159D4">
        <w:rPr>
          <w:rFonts w:cs="Times New Roman"/>
        </w:rPr>
        <w:t>llection reef locations in Kāne‘ohe Bay, O‘ahu, Hawai‘</w:t>
      </w:r>
      <w:r w:rsidRPr="008E69BA">
        <w:rPr>
          <w:rFonts w:cs="Times New Roman"/>
        </w:rPr>
        <w:t>i, USA</w:t>
      </w:r>
    </w:p>
    <w:p w14:paraId="11CB0008" w14:textId="77777777" w:rsidR="00E70A1E" w:rsidRPr="008E69BA" w:rsidRDefault="00E70A1E" w:rsidP="001C5075">
      <w:pPr>
        <w:spacing w:line="480" w:lineRule="auto"/>
        <w:rPr>
          <w:rFonts w:cs="Times New Roman"/>
        </w:rPr>
      </w:pPr>
    </w:p>
    <w:p w14:paraId="28FF895A" w14:textId="640B5E49" w:rsidR="006E1593" w:rsidRPr="008E69BA" w:rsidRDefault="00E70A1E" w:rsidP="001C5075">
      <w:pPr>
        <w:spacing w:line="480" w:lineRule="auto"/>
        <w:rPr>
          <w:rFonts w:cs="Times New Roman"/>
        </w:rPr>
      </w:pPr>
      <w:r w:rsidRPr="008E69BA">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6719D386" w:rsidR="0028126E" w:rsidRPr="008E69BA" w:rsidRDefault="00E70A1E" w:rsidP="001C5075">
      <w:pPr>
        <w:spacing w:line="480" w:lineRule="auto"/>
        <w:rPr>
          <w:rFonts w:cs="Times New Roman"/>
        </w:rPr>
      </w:pPr>
      <w:r w:rsidRPr="008E69BA">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1C6F1E82" w:rsidR="0029390E" w:rsidRPr="008E69BA" w:rsidRDefault="00E70A1E" w:rsidP="001C5075">
      <w:pPr>
        <w:spacing w:line="480" w:lineRule="auto"/>
        <w:rPr>
          <w:rFonts w:cs="Times New Roman"/>
        </w:rPr>
      </w:pPr>
      <w:r w:rsidRPr="008E69BA">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68CCF83D" w14:textId="77777777" w:rsidR="00462897" w:rsidRPr="008E69BA" w:rsidRDefault="00462897" w:rsidP="001C5075">
      <w:pPr>
        <w:spacing w:line="480" w:lineRule="auto"/>
        <w:rPr>
          <w:rFonts w:cs="Times New Roman"/>
        </w:rPr>
      </w:pPr>
    </w:p>
    <w:p w14:paraId="0850B00F" w14:textId="0FEE2C30" w:rsidR="00356001" w:rsidRPr="008E69BA" w:rsidRDefault="00356001" w:rsidP="00356001">
      <w:pPr>
        <w:spacing w:line="480" w:lineRule="auto"/>
        <w:rPr>
          <w:rFonts w:cs="Times New Roman"/>
        </w:rPr>
      </w:pPr>
      <w:r w:rsidRPr="008E69BA">
        <w:rPr>
          <w:rFonts w:cs="Times New Roman"/>
        </w:rPr>
        <w:t xml:space="preserve">Fig. 5. Distribution of </w:t>
      </w:r>
      <w:r w:rsidRPr="008E69BA">
        <w:rPr>
          <w:rFonts w:cs="Times New Roman"/>
          <w:i/>
        </w:rPr>
        <w:t>Symbiodinium</w:t>
      </w:r>
      <w:r w:rsidRPr="008E69BA">
        <w:rPr>
          <w:rFonts w:cs="Times New Roman"/>
        </w:rPr>
        <w:t xml:space="preserve"> and color morph in </w:t>
      </w:r>
      <w:r w:rsidRPr="008E69BA">
        <w:rPr>
          <w:rFonts w:cs="Times New Roman"/>
          <w:i/>
        </w:rPr>
        <w:t>Montipora capitata</w:t>
      </w:r>
      <w:r w:rsidRPr="008E69BA">
        <w:rPr>
          <w:rFonts w:cs="Times New Roman"/>
        </w:rPr>
        <w:t xml:space="preserve"> across the northern, central and southern regions of Kāne’ohe Bay, O’ahu, Hawai’i, USA</w:t>
      </w:r>
    </w:p>
    <w:p w14:paraId="1A7ED511" w14:textId="77777777" w:rsidR="00356001" w:rsidRPr="008E69BA" w:rsidRDefault="00356001" w:rsidP="001C5075">
      <w:pPr>
        <w:spacing w:line="480" w:lineRule="auto"/>
        <w:rPr>
          <w:rFonts w:cs="Times New Roman"/>
        </w:rPr>
      </w:pPr>
    </w:p>
    <w:p w14:paraId="6644CEE3" w14:textId="120F57B6" w:rsidR="00FB6A62" w:rsidRPr="008E69BA" w:rsidRDefault="00356001" w:rsidP="00C42339">
      <w:pPr>
        <w:spacing w:line="480" w:lineRule="auto"/>
        <w:rPr>
          <w:rFonts w:cs="Times New Roman"/>
        </w:rPr>
      </w:pPr>
      <w:r w:rsidRPr="008E69BA">
        <w:rPr>
          <w:rFonts w:cs="Times New Roman"/>
        </w:rPr>
        <w:t>Fig. 6.</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3E37"/>
    <w:rsid w:val="00004983"/>
    <w:rsid w:val="000052F7"/>
    <w:rsid w:val="00006C9C"/>
    <w:rsid w:val="00012EDC"/>
    <w:rsid w:val="000132B4"/>
    <w:rsid w:val="000144F0"/>
    <w:rsid w:val="00014D48"/>
    <w:rsid w:val="000158EE"/>
    <w:rsid w:val="00015958"/>
    <w:rsid w:val="00015C79"/>
    <w:rsid w:val="0001695D"/>
    <w:rsid w:val="00023302"/>
    <w:rsid w:val="0003200E"/>
    <w:rsid w:val="00032FC4"/>
    <w:rsid w:val="00033328"/>
    <w:rsid w:val="00036B1F"/>
    <w:rsid w:val="0004123E"/>
    <w:rsid w:val="00041452"/>
    <w:rsid w:val="00041BF0"/>
    <w:rsid w:val="0004311D"/>
    <w:rsid w:val="000433BD"/>
    <w:rsid w:val="00043544"/>
    <w:rsid w:val="00052A06"/>
    <w:rsid w:val="00053FA8"/>
    <w:rsid w:val="00055028"/>
    <w:rsid w:val="000571ED"/>
    <w:rsid w:val="00061F1E"/>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03A7"/>
    <w:rsid w:val="000A3FF3"/>
    <w:rsid w:val="000A533F"/>
    <w:rsid w:val="000A5593"/>
    <w:rsid w:val="000B11B3"/>
    <w:rsid w:val="000C4495"/>
    <w:rsid w:val="000C755E"/>
    <w:rsid w:val="000C7B82"/>
    <w:rsid w:val="000D61F7"/>
    <w:rsid w:val="000D6ED4"/>
    <w:rsid w:val="000E1D7F"/>
    <w:rsid w:val="000E2B29"/>
    <w:rsid w:val="000E2DDB"/>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67E3"/>
    <w:rsid w:val="0010700E"/>
    <w:rsid w:val="001105BB"/>
    <w:rsid w:val="00111E23"/>
    <w:rsid w:val="00112223"/>
    <w:rsid w:val="00112FD9"/>
    <w:rsid w:val="00115122"/>
    <w:rsid w:val="00115E15"/>
    <w:rsid w:val="00117C01"/>
    <w:rsid w:val="001209AE"/>
    <w:rsid w:val="0012114C"/>
    <w:rsid w:val="001219EB"/>
    <w:rsid w:val="001248D3"/>
    <w:rsid w:val="00126837"/>
    <w:rsid w:val="001270BB"/>
    <w:rsid w:val="00133B63"/>
    <w:rsid w:val="00134128"/>
    <w:rsid w:val="0013419C"/>
    <w:rsid w:val="00135B65"/>
    <w:rsid w:val="001368EE"/>
    <w:rsid w:val="001373D3"/>
    <w:rsid w:val="00137667"/>
    <w:rsid w:val="00140C8F"/>
    <w:rsid w:val="00143D8B"/>
    <w:rsid w:val="0014634D"/>
    <w:rsid w:val="001521F2"/>
    <w:rsid w:val="00152B77"/>
    <w:rsid w:val="001554D8"/>
    <w:rsid w:val="00155680"/>
    <w:rsid w:val="0015692E"/>
    <w:rsid w:val="00161F9B"/>
    <w:rsid w:val="00162D27"/>
    <w:rsid w:val="001649E5"/>
    <w:rsid w:val="00164F60"/>
    <w:rsid w:val="0016592B"/>
    <w:rsid w:val="00166730"/>
    <w:rsid w:val="001718C1"/>
    <w:rsid w:val="001726A2"/>
    <w:rsid w:val="00173C7F"/>
    <w:rsid w:val="0017484A"/>
    <w:rsid w:val="00180339"/>
    <w:rsid w:val="00180E9C"/>
    <w:rsid w:val="00187A61"/>
    <w:rsid w:val="0019098F"/>
    <w:rsid w:val="00191A87"/>
    <w:rsid w:val="00192B0C"/>
    <w:rsid w:val="001950F6"/>
    <w:rsid w:val="00196A56"/>
    <w:rsid w:val="001A0501"/>
    <w:rsid w:val="001A22BE"/>
    <w:rsid w:val="001A2EB8"/>
    <w:rsid w:val="001A4E29"/>
    <w:rsid w:val="001A5B31"/>
    <w:rsid w:val="001A6D3D"/>
    <w:rsid w:val="001B0238"/>
    <w:rsid w:val="001B3DC1"/>
    <w:rsid w:val="001B53BF"/>
    <w:rsid w:val="001B6287"/>
    <w:rsid w:val="001B721F"/>
    <w:rsid w:val="001B7257"/>
    <w:rsid w:val="001C3ECA"/>
    <w:rsid w:val="001C5075"/>
    <w:rsid w:val="001D1DB0"/>
    <w:rsid w:val="001D3735"/>
    <w:rsid w:val="001D44BE"/>
    <w:rsid w:val="001D657E"/>
    <w:rsid w:val="001D6E08"/>
    <w:rsid w:val="001E525B"/>
    <w:rsid w:val="001E5C4F"/>
    <w:rsid w:val="001E5EB3"/>
    <w:rsid w:val="001E7AB2"/>
    <w:rsid w:val="001F336F"/>
    <w:rsid w:val="001F3A67"/>
    <w:rsid w:val="001F53BB"/>
    <w:rsid w:val="001F5FB3"/>
    <w:rsid w:val="001F79D7"/>
    <w:rsid w:val="00200558"/>
    <w:rsid w:val="002039B1"/>
    <w:rsid w:val="00206F70"/>
    <w:rsid w:val="0020704F"/>
    <w:rsid w:val="0020784C"/>
    <w:rsid w:val="002114AE"/>
    <w:rsid w:val="00213762"/>
    <w:rsid w:val="00217358"/>
    <w:rsid w:val="00221F4E"/>
    <w:rsid w:val="002228EC"/>
    <w:rsid w:val="00224C68"/>
    <w:rsid w:val="00226626"/>
    <w:rsid w:val="0023232C"/>
    <w:rsid w:val="00233C6F"/>
    <w:rsid w:val="00235E87"/>
    <w:rsid w:val="002360A6"/>
    <w:rsid w:val="002373A8"/>
    <w:rsid w:val="002411AB"/>
    <w:rsid w:val="002424E5"/>
    <w:rsid w:val="00247DA1"/>
    <w:rsid w:val="00252E38"/>
    <w:rsid w:val="00253A6A"/>
    <w:rsid w:val="00253C0F"/>
    <w:rsid w:val="002558D7"/>
    <w:rsid w:val="00260D34"/>
    <w:rsid w:val="002634E3"/>
    <w:rsid w:val="0027098C"/>
    <w:rsid w:val="002722AF"/>
    <w:rsid w:val="0027326C"/>
    <w:rsid w:val="002738EB"/>
    <w:rsid w:val="0027515A"/>
    <w:rsid w:val="0028126E"/>
    <w:rsid w:val="00286706"/>
    <w:rsid w:val="0029390E"/>
    <w:rsid w:val="00294C03"/>
    <w:rsid w:val="00294E80"/>
    <w:rsid w:val="002955F1"/>
    <w:rsid w:val="002A4685"/>
    <w:rsid w:val="002A59CD"/>
    <w:rsid w:val="002A7601"/>
    <w:rsid w:val="002B0CF3"/>
    <w:rsid w:val="002B21E3"/>
    <w:rsid w:val="002B3392"/>
    <w:rsid w:val="002B65FB"/>
    <w:rsid w:val="002C03FE"/>
    <w:rsid w:val="002C06F6"/>
    <w:rsid w:val="002C0984"/>
    <w:rsid w:val="002C13BB"/>
    <w:rsid w:val="002C2600"/>
    <w:rsid w:val="002C286B"/>
    <w:rsid w:val="002C3AB1"/>
    <w:rsid w:val="002C44D5"/>
    <w:rsid w:val="002C72E4"/>
    <w:rsid w:val="002D3863"/>
    <w:rsid w:val="002D4EA4"/>
    <w:rsid w:val="002D55BA"/>
    <w:rsid w:val="002E0CCC"/>
    <w:rsid w:val="002E2C57"/>
    <w:rsid w:val="002E47B0"/>
    <w:rsid w:val="002E6B28"/>
    <w:rsid w:val="002F181A"/>
    <w:rsid w:val="002F2A1E"/>
    <w:rsid w:val="002F3D05"/>
    <w:rsid w:val="002F5D6D"/>
    <w:rsid w:val="002F69F9"/>
    <w:rsid w:val="002F7F78"/>
    <w:rsid w:val="00301E2B"/>
    <w:rsid w:val="00303155"/>
    <w:rsid w:val="00306F6C"/>
    <w:rsid w:val="003161DA"/>
    <w:rsid w:val="00316E8B"/>
    <w:rsid w:val="0031787A"/>
    <w:rsid w:val="00325D5C"/>
    <w:rsid w:val="00325EA8"/>
    <w:rsid w:val="003264EF"/>
    <w:rsid w:val="0033008A"/>
    <w:rsid w:val="00335208"/>
    <w:rsid w:val="0033574F"/>
    <w:rsid w:val="003370E4"/>
    <w:rsid w:val="00340911"/>
    <w:rsid w:val="00341D6F"/>
    <w:rsid w:val="00342464"/>
    <w:rsid w:val="00344A51"/>
    <w:rsid w:val="003518AE"/>
    <w:rsid w:val="00356001"/>
    <w:rsid w:val="003567ED"/>
    <w:rsid w:val="003570F8"/>
    <w:rsid w:val="0035782B"/>
    <w:rsid w:val="003611CB"/>
    <w:rsid w:val="0036133C"/>
    <w:rsid w:val="003624F4"/>
    <w:rsid w:val="0036363F"/>
    <w:rsid w:val="00364683"/>
    <w:rsid w:val="0036483C"/>
    <w:rsid w:val="00367CAF"/>
    <w:rsid w:val="00367F75"/>
    <w:rsid w:val="003743FF"/>
    <w:rsid w:val="0037484A"/>
    <w:rsid w:val="00384353"/>
    <w:rsid w:val="00385FCA"/>
    <w:rsid w:val="00387A4A"/>
    <w:rsid w:val="003915D2"/>
    <w:rsid w:val="00391F0A"/>
    <w:rsid w:val="00392B7E"/>
    <w:rsid w:val="003A38FA"/>
    <w:rsid w:val="003A4FF0"/>
    <w:rsid w:val="003A7938"/>
    <w:rsid w:val="003B43CA"/>
    <w:rsid w:val="003B7170"/>
    <w:rsid w:val="003B7234"/>
    <w:rsid w:val="003B75E1"/>
    <w:rsid w:val="003B75E6"/>
    <w:rsid w:val="003B77D3"/>
    <w:rsid w:val="003C5856"/>
    <w:rsid w:val="003D0239"/>
    <w:rsid w:val="003D428B"/>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01C4F"/>
    <w:rsid w:val="00403D55"/>
    <w:rsid w:val="004064D9"/>
    <w:rsid w:val="00417777"/>
    <w:rsid w:val="00420771"/>
    <w:rsid w:val="00420905"/>
    <w:rsid w:val="00424F58"/>
    <w:rsid w:val="00427DE3"/>
    <w:rsid w:val="0043636D"/>
    <w:rsid w:val="0043793C"/>
    <w:rsid w:val="00440C31"/>
    <w:rsid w:val="00440F13"/>
    <w:rsid w:val="004415EF"/>
    <w:rsid w:val="00447298"/>
    <w:rsid w:val="00447FA9"/>
    <w:rsid w:val="0045067C"/>
    <w:rsid w:val="00450CA3"/>
    <w:rsid w:val="00451260"/>
    <w:rsid w:val="00453D42"/>
    <w:rsid w:val="00454FBD"/>
    <w:rsid w:val="00455D36"/>
    <w:rsid w:val="00462897"/>
    <w:rsid w:val="00465701"/>
    <w:rsid w:val="00466384"/>
    <w:rsid w:val="0046744E"/>
    <w:rsid w:val="00471B30"/>
    <w:rsid w:val="00475532"/>
    <w:rsid w:val="00476AF6"/>
    <w:rsid w:val="004840D5"/>
    <w:rsid w:val="00484C54"/>
    <w:rsid w:val="0048641C"/>
    <w:rsid w:val="00492637"/>
    <w:rsid w:val="0049388B"/>
    <w:rsid w:val="004948D8"/>
    <w:rsid w:val="004A183F"/>
    <w:rsid w:val="004A25BD"/>
    <w:rsid w:val="004A2637"/>
    <w:rsid w:val="004A2D94"/>
    <w:rsid w:val="004A338D"/>
    <w:rsid w:val="004A34BF"/>
    <w:rsid w:val="004A3531"/>
    <w:rsid w:val="004A3C69"/>
    <w:rsid w:val="004A43A8"/>
    <w:rsid w:val="004A5D7B"/>
    <w:rsid w:val="004A67F4"/>
    <w:rsid w:val="004A72CF"/>
    <w:rsid w:val="004A7FD5"/>
    <w:rsid w:val="004B0967"/>
    <w:rsid w:val="004B17E1"/>
    <w:rsid w:val="004B1B53"/>
    <w:rsid w:val="004B351C"/>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4A47"/>
    <w:rsid w:val="004F50C5"/>
    <w:rsid w:val="004F5A9B"/>
    <w:rsid w:val="00502D50"/>
    <w:rsid w:val="00505128"/>
    <w:rsid w:val="005113D2"/>
    <w:rsid w:val="00512694"/>
    <w:rsid w:val="00520170"/>
    <w:rsid w:val="0052175F"/>
    <w:rsid w:val="00523DB1"/>
    <w:rsid w:val="00523F3F"/>
    <w:rsid w:val="005248C8"/>
    <w:rsid w:val="0052780B"/>
    <w:rsid w:val="00527E89"/>
    <w:rsid w:val="00535D69"/>
    <w:rsid w:val="00545255"/>
    <w:rsid w:val="005455BC"/>
    <w:rsid w:val="0054639F"/>
    <w:rsid w:val="00550639"/>
    <w:rsid w:val="005518B9"/>
    <w:rsid w:val="00554929"/>
    <w:rsid w:val="00556397"/>
    <w:rsid w:val="0056159C"/>
    <w:rsid w:val="005649FF"/>
    <w:rsid w:val="00565043"/>
    <w:rsid w:val="00567297"/>
    <w:rsid w:val="005724DB"/>
    <w:rsid w:val="00573FC3"/>
    <w:rsid w:val="00574C12"/>
    <w:rsid w:val="00577B9E"/>
    <w:rsid w:val="00577CFB"/>
    <w:rsid w:val="005804F6"/>
    <w:rsid w:val="00581A9E"/>
    <w:rsid w:val="00583362"/>
    <w:rsid w:val="00583F22"/>
    <w:rsid w:val="00585076"/>
    <w:rsid w:val="0058562E"/>
    <w:rsid w:val="0058774F"/>
    <w:rsid w:val="00587D28"/>
    <w:rsid w:val="0059177A"/>
    <w:rsid w:val="00594099"/>
    <w:rsid w:val="00596602"/>
    <w:rsid w:val="005A4B52"/>
    <w:rsid w:val="005B07F0"/>
    <w:rsid w:val="005B1F96"/>
    <w:rsid w:val="005B46C5"/>
    <w:rsid w:val="005B6180"/>
    <w:rsid w:val="005B7D80"/>
    <w:rsid w:val="005C08D5"/>
    <w:rsid w:val="005C113D"/>
    <w:rsid w:val="005C471F"/>
    <w:rsid w:val="005C6CEC"/>
    <w:rsid w:val="005C7B19"/>
    <w:rsid w:val="005D4D84"/>
    <w:rsid w:val="005D519C"/>
    <w:rsid w:val="005D5F03"/>
    <w:rsid w:val="005D6284"/>
    <w:rsid w:val="005D692C"/>
    <w:rsid w:val="005E0A9A"/>
    <w:rsid w:val="005E2C60"/>
    <w:rsid w:val="005E3D92"/>
    <w:rsid w:val="005E5579"/>
    <w:rsid w:val="005F6949"/>
    <w:rsid w:val="005F7E93"/>
    <w:rsid w:val="006057FF"/>
    <w:rsid w:val="006067EB"/>
    <w:rsid w:val="00613BDB"/>
    <w:rsid w:val="00613F87"/>
    <w:rsid w:val="00615340"/>
    <w:rsid w:val="006159C4"/>
    <w:rsid w:val="00615A15"/>
    <w:rsid w:val="006163F4"/>
    <w:rsid w:val="00616B72"/>
    <w:rsid w:val="006213C4"/>
    <w:rsid w:val="0062210A"/>
    <w:rsid w:val="00622DD5"/>
    <w:rsid w:val="006349EE"/>
    <w:rsid w:val="006374D3"/>
    <w:rsid w:val="0064215B"/>
    <w:rsid w:val="00643740"/>
    <w:rsid w:val="006459F1"/>
    <w:rsid w:val="00646384"/>
    <w:rsid w:val="0064643C"/>
    <w:rsid w:val="00647E09"/>
    <w:rsid w:val="00650128"/>
    <w:rsid w:val="00650503"/>
    <w:rsid w:val="00662DBC"/>
    <w:rsid w:val="006654A0"/>
    <w:rsid w:val="006667E2"/>
    <w:rsid w:val="006668FA"/>
    <w:rsid w:val="00670AEE"/>
    <w:rsid w:val="00671BF1"/>
    <w:rsid w:val="00673900"/>
    <w:rsid w:val="006759F7"/>
    <w:rsid w:val="00680DC5"/>
    <w:rsid w:val="00682C6F"/>
    <w:rsid w:val="00684883"/>
    <w:rsid w:val="00686AFE"/>
    <w:rsid w:val="00686F03"/>
    <w:rsid w:val="006873E8"/>
    <w:rsid w:val="00687958"/>
    <w:rsid w:val="006903ED"/>
    <w:rsid w:val="00691216"/>
    <w:rsid w:val="00692733"/>
    <w:rsid w:val="00697A15"/>
    <w:rsid w:val="006A46E7"/>
    <w:rsid w:val="006A48A3"/>
    <w:rsid w:val="006A64F3"/>
    <w:rsid w:val="006B12D4"/>
    <w:rsid w:val="006B1ADB"/>
    <w:rsid w:val="006B1C75"/>
    <w:rsid w:val="006B381E"/>
    <w:rsid w:val="006B4DEB"/>
    <w:rsid w:val="006B6A79"/>
    <w:rsid w:val="006B7545"/>
    <w:rsid w:val="006C0929"/>
    <w:rsid w:val="006C0B64"/>
    <w:rsid w:val="006C1090"/>
    <w:rsid w:val="006C1C3A"/>
    <w:rsid w:val="006C345D"/>
    <w:rsid w:val="006C77C7"/>
    <w:rsid w:val="006D115D"/>
    <w:rsid w:val="006D715C"/>
    <w:rsid w:val="006E1593"/>
    <w:rsid w:val="006E18AF"/>
    <w:rsid w:val="006E1918"/>
    <w:rsid w:val="006E30DE"/>
    <w:rsid w:val="006E41E8"/>
    <w:rsid w:val="006E5EB3"/>
    <w:rsid w:val="006E64DE"/>
    <w:rsid w:val="006F2F3A"/>
    <w:rsid w:val="006F2F51"/>
    <w:rsid w:val="006F615D"/>
    <w:rsid w:val="00702C2A"/>
    <w:rsid w:val="007046ED"/>
    <w:rsid w:val="00704B56"/>
    <w:rsid w:val="007063BD"/>
    <w:rsid w:val="00706508"/>
    <w:rsid w:val="00706DCC"/>
    <w:rsid w:val="007074A0"/>
    <w:rsid w:val="00707D2E"/>
    <w:rsid w:val="00711A8C"/>
    <w:rsid w:val="00714FC3"/>
    <w:rsid w:val="00715C91"/>
    <w:rsid w:val="00716998"/>
    <w:rsid w:val="00717E83"/>
    <w:rsid w:val="007225F2"/>
    <w:rsid w:val="007227D1"/>
    <w:rsid w:val="00722993"/>
    <w:rsid w:val="00723E94"/>
    <w:rsid w:val="00726A83"/>
    <w:rsid w:val="00726E4D"/>
    <w:rsid w:val="007357A5"/>
    <w:rsid w:val="00737F95"/>
    <w:rsid w:val="007434D7"/>
    <w:rsid w:val="00744D56"/>
    <w:rsid w:val="007472AF"/>
    <w:rsid w:val="00750E31"/>
    <w:rsid w:val="007517CD"/>
    <w:rsid w:val="0075294D"/>
    <w:rsid w:val="007556BE"/>
    <w:rsid w:val="00755F83"/>
    <w:rsid w:val="00756819"/>
    <w:rsid w:val="0077073F"/>
    <w:rsid w:val="0077138D"/>
    <w:rsid w:val="007713AF"/>
    <w:rsid w:val="0077145D"/>
    <w:rsid w:val="00773396"/>
    <w:rsid w:val="0077378E"/>
    <w:rsid w:val="00773E44"/>
    <w:rsid w:val="007770B4"/>
    <w:rsid w:val="00780ACE"/>
    <w:rsid w:val="00781A7B"/>
    <w:rsid w:val="00781E19"/>
    <w:rsid w:val="0078212D"/>
    <w:rsid w:val="00782EA8"/>
    <w:rsid w:val="00783C08"/>
    <w:rsid w:val="00783F1E"/>
    <w:rsid w:val="00787086"/>
    <w:rsid w:val="0079022E"/>
    <w:rsid w:val="0079569B"/>
    <w:rsid w:val="00797C19"/>
    <w:rsid w:val="007A2C21"/>
    <w:rsid w:val="007A3823"/>
    <w:rsid w:val="007B72E6"/>
    <w:rsid w:val="007B77B1"/>
    <w:rsid w:val="007C3B8B"/>
    <w:rsid w:val="007D0009"/>
    <w:rsid w:val="007D0674"/>
    <w:rsid w:val="007D55E5"/>
    <w:rsid w:val="007E279C"/>
    <w:rsid w:val="007E2D2D"/>
    <w:rsid w:val="007E4C0A"/>
    <w:rsid w:val="007E5530"/>
    <w:rsid w:val="007E68A4"/>
    <w:rsid w:val="007F727D"/>
    <w:rsid w:val="007F76A8"/>
    <w:rsid w:val="007F7CD8"/>
    <w:rsid w:val="00806F2B"/>
    <w:rsid w:val="00807F05"/>
    <w:rsid w:val="00810D4F"/>
    <w:rsid w:val="00815A16"/>
    <w:rsid w:val="008206F7"/>
    <w:rsid w:val="00820FB0"/>
    <w:rsid w:val="00821361"/>
    <w:rsid w:val="00823D41"/>
    <w:rsid w:val="00826117"/>
    <w:rsid w:val="008268BF"/>
    <w:rsid w:val="00830877"/>
    <w:rsid w:val="008323E7"/>
    <w:rsid w:val="00832B94"/>
    <w:rsid w:val="00834A57"/>
    <w:rsid w:val="008372C2"/>
    <w:rsid w:val="008409C8"/>
    <w:rsid w:val="00841FBD"/>
    <w:rsid w:val="00842F27"/>
    <w:rsid w:val="00845339"/>
    <w:rsid w:val="008454F6"/>
    <w:rsid w:val="00847F3A"/>
    <w:rsid w:val="008510F1"/>
    <w:rsid w:val="008542F7"/>
    <w:rsid w:val="00856189"/>
    <w:rsid w:val="00860FA3"/>
    <w:rsid w:val="00863F54"/>
    <w:rsid w:val="00875C08"/>
    <w:rsid w:val="0087770E"/>
    <w:rsid w:val="00880EBA"/>
    <w:rsid w:val="00885998"/>
    <w:rsid w:val="00886054"/>
    <w:rsid w:val="00886C36"/>
    <w:rsid w:val="00893736"/>
    <w:rsid w:val="008938CF"/>
    <w:rsid w:val="0089550A"/>
    <w:rsid w:val="00895C20"/>
    <w:rsid w:val="008A0323"/>
    <w:rsid w:val="008A0BDC"/>
    <w:rsid w:val="008A0DA7"/>
    <w:rsid w:val="008A2CF7"/>
    <w:rsid w:val="008A7161"/>
    <w:rsid w:val="008B3A70"/>
    <w:rsid w:val="008B4114"/>
    <w:rsid w:val="008B5064"/>
    <w:rsid w:val="008B5B94"/>
    <w:rsid w:val="008B5BCF"/>
    <w:rsid w:val="008B70EB"/>
    <w:rsid w:val="008C1108"/>
    <w:rsid w:val="008C3D9B"/>
    <w:rsid w:val="008C5B04"/>
    <w:rsid w:val="008D0782"/>
    <w:rsid w:val="008D399F"/>
    <w:rsid w:val="008D5F51"/>
    <w:rsid w:val="008D6A23"/>
    <w:rsid w:val="008E1B3B"/>
    <w:rsid w:val="008E22A5"/>
    <w:rsid w:val="008E2F1C"/>
    <w:rsid w:val="008E34E5"/>
    <w:rsid w:val="008E3F5D"/>
    <w:rsid w:val="008E47FB"/>
    <w:rsid w:val="008E69BA"/>
    <w:rsid w:val="008F4301"/>
    <w:rsid w:val="008F4EA5"/>
    <w:rsid w:val="008F61B6"/>
    <w:rsid w:val="008F71F6"/>
    <w:rsid w:val="008F7422"/>
    <w:rsid w:val="008F769E"/>
    <w:rsid w:val="008F7D10"/>
    <w:rsid w:val="00901226"/>
    <w:rsid w:val="0090162B"/>
    <w:rsid w:val="00903717"/>
    <w:rsid w:val="00905D6E"/>
    <w:rsid w:val="00906829"/>
    <w:rsid w:val="00906E2B"/>
    <w:rsid w:val="00910C9B"/>
    <w:rsid w:val="00911775"/>
    <w:rsid w:val="009155B1"/>
    <w:rsid w:val="0091596B"/>
    <w:rsid w:val="009165D0"/>
    <w:rsid w:val="00920E7E"/>
    <w:rsid w:val="009243F4"/>
    <w:rsid w:val="00924771"/>
    <w:rsid w:val="00926763"/>
    <w:rsid w:val="00926EBB"/>
    <w:rsid w:val="00927918"/>
    <w:rsid w:val="0093087F"/>
    <w:rsid w:val="009318F1"/>
    <w:rsid w:val="00933290"/>
    <w:rsid w:val="00933693"/>
    <w:rsid w:val="00936AD5"/>
    <w:rsid w:val="00940339"/>
    <w:rsid w:val="0094090C"/>
    <w:rsid w:val="00941EE1"/>
    <w:rsid w:val="0094457A"/>
    <w:rsid w:val="00945627"/>
    <w:rsid w:val="00946F24"/>
    <w:rsid w:val="00951BB4"/>
    <w:rsid w:val="0095354E"/>
    <w:rsid w:val="0095373C"/>
    <w:rsid w:val="00954A28"/>
    <w:rsid w:val="00955A07"/>
    <w:rsid w:val="00963611"/>
    <w:rsid w:val="0096610D"/>
    <w:rsid w:val="00966620"/>
    <w:rsid w:val="00966EBF"/>
    <w:rsid w:val="00967714"/>
    <w:rsid w:val="009677DA"/>
    <w:rsid w:val="00967EB0"/>
    <w:rsid w:val="0097152D"/>
    <w:rsid w:val="00973B7F"/>
    <w:rsid w:val="00974ECF"/>
    <w:rsid w:val="00975CC7"/>
    <w:rsid w:val="00977E56"/>
    <w:rsid w:val="00986988"/>
    <w:rsid w:val="00992384"/>
    <w:rsid w:val="009948B1"/>
    <w:rsid w:val="00995218"/>
    <w:rsid w:val="009A0551"/>
    <w:rsid w:val="009A18BD"/>
    <w:rsid w:val="009A2357"/>
    <w:rsid w:val="009A4D27"/>
    <w:rsid w:val="009A5AE8"/>
    <w:rsid w:val="009A7D47"/>
    <w:rsid w:val="009B14F2"/>
    <w:rsid w:val="009B1FA2"/>
    <w:rsid w:val="009B54CF"/>
    <w:rsid w:val="009B5B9C"/>
    <w:rsid w:val="009C1225"/>
    <w:rsid w:val="009C4670"/>
    <w:rsid w:val="009C4A83"/>
    <w:rsid w:val="009C4F17"/>
    <w:rsid w:val="009C5510"/>
    <w:rsid w:val="009C65B7"/>
    <w:rsid w:val="009D036A"/>
    <w:rsid w:val="009D1260"/>
    <w:rsid w:val="009D3F8C"/>
    <w:rsid w:val="009E0DD7"/>
    <w:rsid w:val="009E0F45"/>
    <w:rsid w:val="009E3728"/>
    <w:rsid w:val="009F2CA7"/>
    <w:rsid w:val="009F3054"/>
    <w:rsid w:val="009F4DF6"/>
    <w:rsid w:val="009F5C1F"/>
    <w:rsid w:val="00A036CC"/>
    <w:rsid w:val="00A03FE1"/>
    <w:rsid w:val="00A06BF9"/>
    <w:rsid w:val="00A11211"/>
    <w:rsid w:val="00A1781F"/>
    <w:rsid w:val="00A17CDA"/>
    <w:rsid w:val="00A20272"/>
    <w:rsid w:val="00A21362"/>
    <w:rsid w:val="00A22992"/>
    <w:rsid w:val="00A24684"/>
    <w:rsid w:val="00A25C83"/>
    <w:rsid w:val="00A2630C"/>
    <w:rsid w:val="00A2745C"/>
    <w:rsid w:val="00A35786"/>
    <w:rsid w:val="00A44B4A"/>
    <w:rsid w:val="00A47859"/>
    <w:rsid w:val="00A50AE9"/>
    <w:rsid w:val="00A5403F"/>
    <w:rsid w:val="00A56EA5"/>
    <w:rsid w:val="00A634D0"/>
    <w:rsid w:val="00A772EE"/>
    <w:rsid w:val="00A820AD"/>
    <w:rsid w:val="00A83546"/>
    <w:rsid w:val="00A84250"/>
    <w:rsid w:val="00A86612"/>
    <w:rsid w:val="00A929B9"/>
    <w:rsid w:val="00A92AB7"/>
    <w:rsid w:val="00A94B12"/>
    <w:rsid w:val="00A95F80"/>
    <w:rsid w:val="00A968FB"/>
    <w:rsid w:val="00A96AFD"/>
    <w:rsid w:val="00A96ED0"/>
    <w:rsid w:val="00A96F5A"/>
    <w:rsid w:val="00A97712"/>
    <w:rsid w:val="00A979DD"/>
    <w:rsid w:val="00AA2934"/>
    <w:rsid w:val="00AA3911"/>
    <w:rsid w:val="00AB035F"/>
    <w:rsid w:val="00AB1A70"/>
    <w:rsid w:val="00AB4725"/>
    <w:rsid w:val="00AC27BD"/>
    <w:rsid w:val="00AC4331"/>
    <w:rsid w:val="00AC4A64"/>
    <w:rsid w:val="00AC4BAD"/>
    <w:rsid w:val="00AC58BF"/>
    <w:rsid w:val="00AC58FA"/>
    <w:rsid w:val="00AC6141"/>
    <w:rsid w:val="00AD0722"/>
    <w:rsid w:val="00AD16D4"/>
    <w:rsid w:val="00AD1A85"/>
    <w:rsid w:val="00AD3641"/>
    <w:rsid w:val="00AD6595"/>
    <w:rsid w:val="00AD6A10"/>
    <w:rsid w:val="00AE0DD8"/>
    <w:rsid w:val="00AE24F5"/>
    <w:rsid w:val="00AE3AF6"/>
    <w:rsid w:val="00AF3246"/>
    <w:rsid w:val="00AF3DAE"/>
    <w:rsid w:val="00AF3DBD"/>
    <w:rsid w:val="00AF5452"/>
    <w:rsid w:val="00AF720B"/>
    <w:rsid w:val="00B0237E"/>
    <w:rsid w:val="00B045E5"/>
    <w:rsid w:val="00B0793C"/>
    <w:rsid w:val="00B12A3C"/>
    <w:rsid w:val="00B1443F"/>
    <w:rsid w:val="00B159D4"/>
    <w:rsid w:val="00B15E9A"/>
    <w:rsid w:val="00B20D1E"/>
    <w:rsid w:val="00B24716"/>
    <w:rsid w:val="00B24E8C"/>
    <w:rsid w:val="00B24F9B"/>
    <w:rsid w:val="00B27782"/>
    <w:rsid w:val="00B27CDC"/>
    <w:rsid w:val="00B40731"/>
    <w:rsid w:val="00B40B7A"/>
    <w:rsid w:val="00B47E43"/>
    <w:rsid w:val="00B527BD"/>
    <w:rsid w:val="00B52C0E"/>
    <w:rsid w:val="00B57DF8"/>
    <w:rsid w:val="00B61E6D"/>
    <w:rsid w:val="00B64131"/>
    <w:rsid w:val="00B65384"/>
    <w:rsid w:val="00B66338"/>
    <w:rsid w:val="00B67855"/>
    <w:rsid w:val="00B76A60"/>
    <w:rsid w:val="00B77CC8"/>
    <w:rsid w:val="00B77E7D"/>
    <w:rsid w:val="00B80074"/>
    <w:rsid w:val="00B81CD1"/>
    <w:rsid w:val="00B844F8"/>
    <w:rsid w:val="00B8705F"/>
    <w:rsid w:val="00B87081"/>
    <w:rsid w:val="00B87532"/>
    <w:rsid w:val="00B87D7C"/>
    <w:rsid w:val="00B87F35"/>
    <w:rsid w:val="00B90780"/>
    <w:rsid w:val="00B93799"/>
    <w:rsid w:val="00B968D4"/>
    <w:rsid w:val="00B97CE7"/>
    <w:rsid w:val="00BA05F9"/>
    <w:rsid w:val="00BA1236"/>
    <w:rsid w:val="00BB08BC"/>
    <w:rsid w:val="00BB3ACF"/>
    <w:rsid w:val="00BB6B02"/>
    <w:rsid w:val="00BC106E"/>
    <w:rsid w:val="00BC16C0"/>
    <w:rsid w:val="00BC303A"/>
    <w:rsid w:val="00BC7525"/>
    <w:rsid w:val="00BD0C10"/>
    <w:rsid w:val="00BD35D9"/>
    <w:rsid w:val="00BD426E"/>
    <w:rsid w:val="00BE0073"/>
    <w:rsid w:val="00BE6A7A"/>
    <w:rsid w:val="00BF0E19"/>
    <w:rsid w:val="00BF2C18"/>
    <w:rsid w:val="00BF3A84"/>
    <w:rsid w:val="00BF668A"/>
    <w:rsid w:val="00C037AF"/>
    <w:rsid w:val="00C05292"/>
    <w:rsid w:val="00C06287"/>
    <w:rsid w:val="00C102EA"/>
    <w:rsid w:val="00C14E86"/>
    <w:rsid w:val="00C15D76"/>
    <w:rsid w:val="00C2398F"/>
    <w:rsid w:val="00C31422"/>
    <w:rsid w:val="00C323A3"/>
    <w:rsid w:val="00C33130"/>
    <w:rsid w:val="00C339E9"/>
    <w:rsid w:val="00C35EBE"/>
    <w:rsid w:val="00C40E0A"/>
    <w:rsid w:val="00C42331"/>
    <w:rsid w:val="00C42339"/>
    <w:rsid w:val="00C42EE9"/>
    <w:rsid w:val="00C43F1F"/>
    <w:rsid w:val="00C44B1C"/>
    <w:rsid w:val="00C5150E"/>
    <w:rsid w:val="00C51AD2"/>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19CD"/>
    <w:rsid w:val="00C92D12"/>
    <w:rsid w:val="00C93343"/>
    <w:rsid w:val="00C933AC"/>
    <w:rsid w:val="00C9432B"/>
    <w:rsid w:val="00C960CD"/>
    <w:rsid w:val="00C967D3"/>
    <w:rsid w:val="00C9688D"/>
    <w:rsid w:val="00C9714B"/>
    <w:rsid w:val="00C9742E"/>
    <w:rsid w:val="00C97AF7"/>
    <w:rsid w:val="00CA331D"/>
    <w:rsid w:val="00CA37D3"/>
    <w:rsid w:val="00CA575F"/>
    <w:rsid w:val="00CA6089"/>
    <w:rsid w:val="00CA68D3"/>
    <w:rsid w:val="00CA692C"/>
    <w:rsid w:val="00CB2A07"/>
    <w:rsid w:val="00CB4B1F"/>
    <w:rsid w:val="00CB5A6B"/>
    <w:rsid w:val="00CC222E"/>
    <w:rsid w:val="00CC3978"/>
    <w:rsid w:val="00CC513D"/>
    <w:rsid w:val="00CC62FC"/>
    <w:rsid w:val="00CC6568"/>
    <w:rsid w:val="00CD1312"/>
    <w:rsid w:val="00CD2586"/>
    <w:rsid w:val="00CD5F52"/>
    <w:rsid w:val="00CD7EA8"/>
    <w:rsid w:val="00CE2329"/>
    <w:rsid w:val="00CE32BD"/>
    <w:rsid w:val="00CE4BF0"/>
    <w:rsid w:val="00CF3B3E"/>
    <w:rsid w:val="00CF5C02"/>
    <w:rsid w:val="00CF7737"/>
    <w:rsid w:val="00CF7DD4"/>
    <w:rsid w:val="00D013F0"/>
    <w:rsid w:val="00D0318B"/>
    <w:rsid w:val="00D03A72"/>
    <w:rsid w:val="00D041E6"/>
    <w:rsid w:val="00D0444F"/>
    <w:rsid w:val="00D0470B"/>
    <w:rsid w:val="00D04735"/>
    <w:rsid w:val="00D04D88"/>
    <w:rsid w:val="00D07118"/>
    <w:rsid w:val="00D0716A"/>
    <w:rsid w:val="00D11FE3"/>
    <w:rsid w:val="00D12A61"/>
    <w:rsid w:val="00D139FA"/>
    <w:rsid w:val="00D1454E"/>
    <w:rsid w:val="00D14C35"/>
    <w:rsid w:val="00D1705C"/>
    <w:rsid w:val="00D243C7"/>
    <w:rsid w:val="00D24897"/>
    <w:rsid w:val="00D25F12"/>
    <w:rsid w:val="00D33193"/>
    <w:rsid w:val="00D3434B"/>
    <w:rsid w:val="00D354BC"/>
    <w:rsid w:val="00D37D95"/>
    <w:rsid w:val="00D47303"/>
    <w:rsid w:val="00D478C7"/>
    <w:rsid w:val="00D50801"/>
    <w:rsid w:val="00D50C48"/>
    <w:rsid w:val="00D50CA6"/>
    <w:rsid w:val="00D5107A"/>
    <w:rsid w:val="00D51FF9"/>
    <w:rsid w:val="00D521B4"/>
    <w:rsid w:val="00D54CEF"/>
    <w:rsid w:val="00D56391"/>
    <w:rsid w:val="00D5676B"/>
    <w:rsid w:val="00D573FC"/>
    <w:rsid w:val="00D60F6A"/>
    <w:rsid w:val="00D620B1"/>
    <w:rsid w:val="00D62FE7"/>
    <w:rsid w:val="00D64C71"/>
    <w:rsid w:val="00D65270"/>
    <w:rsid w:val="00D7157E"/>
    <w:rsid w:val="00D75FC7"/>
    <w:rsid w:val="00D81BB8"/>
    <w:rsid w:val="00D81E71"/>
    <w:rsid w:val="00D81F9D"/>
    <w:rsid w:val="00D82D9C"/>
    <w:rsid w:val="00D83DD3"/>
    <w:rsid w:val="00D83E2D"/>
    <w:rsid w:val="00D84350"/>
    <w:rsid w:val="00D87FD5"/>
    <w:rsid w:val="00D9000A"/>
    <w:rsid w:val="00D90208"/>
    <w:rsid w:val="00D90B2C"/>
    <w:rsid w:val="00D90C62"/>
    <w:rsid w:val="00D92002"/>
    <w:rsid w:val="00D93C43"/>
    <w:rsid w:val="00D93C4B"/>
    <w:rsid w:val="00D93D64"/>
    <w:rsid w:val="00D94FEB"/>
    <w:rsid w:val="00D951E1"/>
    <w:rsid w:val="00DA22F9"/>
    <w:rsid w:val="00DA2677"/>
    <w:rsid w:val="00DA2E8B"/>
    <w:rsid w:val="00DA4C2F"/>
    <w:rsid w:val="00DA5C5A"/>
    <w:rsid w:val="00DA6CCB"/>
    <w:rsid w:val="00DA6E1B"/>
    <w:rsid w:val="00DA774A"/>
    <w:rsid w:val="00DB0094"/>
    <w:rsid w:val="00DB20C1"/>
    <w:rsid w:val="00DB2702"/>
    <w:rsid w:val="00DB35A9"/>
    <w:rsid w:val="00DB38B4"/>
    <w:rsid w:val="00DB5BD0"/>
    <w:rsid w:val="00DB5F8E"/>
    <w:rsid w:val="00DC3CF0"/>
    <w:rsid w:val="00DC4D8E"/>
    <w:rsid w:val="00DC6897"/>
    <w:rsid w:val="00DC79A6"/>
    <w:rsid w:val="00DD2BCA"/>
    <w:rsid w:val="00DD3389"/>
    <w:rsid w:val="00DD4391"/>
    <w:rsid w:val="00DE1706"/>
    <w:rsid w:val="00DE1C23"/>
    <w:rsid w:val="00DE52CA"/>
    <w:rsid w:val="00DE68A7"/>
    <w:rsid w:val="00DE735F"/>
    <w:rsid w:val="00DF01EC"/>
    <w:rsid w:val="00DF4EA2"/>
    <w:rsid w:val="00DF4F88"/>
    <w:rsid w:val="00DF6BEF"/>
    <w:rsid w:val="00DF7CF3"/>
    <w:rsid w:val="00E02FC9"/>
    <w:rsid w:val="00E12025"/>
    <w:rsid w:val="00E1461D"/>
    <w:rsid w:val="00E15547"/>
    <w:rsid w:val="00E16496"/>
    <w:rsid w:val="00E166F4"/>
    <w:rsid w:val="00E17AB6"/>
    <w:rsid w:val="00E20F19"/>
    <w:rsid w:val="00E21239"/>
    <w:rsid w:val="00E21379"/>
    <w:rsid w:val="00E23830"/>
    <w:rsid w:val="00E240A5"/>
    <w:rsid w:val="00E25F1D"/>
    <w:rsid w:val="00E260B7"/>
    <w:rsid w:val="00E276E0"/>
    <w:rsid w:val="00E27ABC"/>
    <w:rsid w:val="00E3095B"/>
    <w:rsid w:val="00E34F03"/>
    <w:rsid w:val="00E35D6D"/>
    <w:rsid w:val="00E377AA"/>
    <w:rsid w:val="00E406E8"/>
    <w:rsid w:val="00E430B5"/>
    <w:rsid w:val="00E43DB4"/>
    <w:rsid w:val="00E43EFA"/>
    <w:rsid w:val="00E466F7"/>
    <w:rsid w:val="00E507F4"/>
    <w:rsid w:val="00E50870"/>
    <w:rsid w:val="00E51741"/>
    <w:rsid w:val="00E60113"/>
    <w:rsid w:val="00E61870"/>
    <w:rsid w:val="00E62BD1"/>
    <w:rsid w:val="00E638D7"/>
    <w:rsid w:val="00E642A9"/>
    <w:rsid w:val="00E6661F"/>
    <w:rsid w:val="00E70A1E"/>
    <w:rsid w:val="00E70E0F"/>
    <w:rsid w:val="00E74D5A"/>
    <w:rsid w:val="00E77BCF"/>
    <w:rsid w:val="00E80795"/>
    <w:rsid w:val="00E81A38"/>
    <w:rsid w:val="00E833B2"/>
    <w:rsid w:val="00E857C7"/>
    <w:rsid w:val="00E92FF6"/>
    <w:rsid w:val="00E970C3"/>
    <w:rsid w:val="00E970F3"/>
    <w:rsid w:val="00E97D5E"/>
    <w:rsid w:val="00EA07BE"/>
    <w:rsid w:val="00EA0C17"/>
    <w:rsid w:val="00EA1233"/>
    <w:rsid w:val="00EA13A5"/>
    <w:rsid w:val="00EA21E3"/>
    <w:rsid w:val="00EA3AE4"/>
    <w:rsid w:val="00EA6F89"/>
    <w:rsid w:val="00EA7249"/>
    <w:rsid w:val="00EA74DA"/>
    <w:rsid w:val="00EA763D"/>
    <w:rsid w:val="00EB7728"/>
    <w:rsid w:val="00EC5BB6"/>
    <w:rsid w:val="00EC66AA"/>
    <w:rsid w:val="00EC79F8"/>
    <w:rsid w:val="00ED0964"/>
    <w:rsid w:val="00ED0BD4"/>
    <w:rsid w:val="00ED299C"/>
    <w:rsid w:val="00ED48C9"/>
    <w:rsid w:val="00ED5D71"/>
    <w:rsid w:val="00ED63D2"/>
    <w:rsid w:val="00ED6470"/>
    <w:rsid w:val="00ED67A2"/>
    <w:rsid w:val="00ED7B43"/>
    <w:rsid w:val="00EE2CF4"/>
    <w:rsid w:val="00EE2DB0"/>
    <w:rsid w:val="00EE2E02"/>
    <w:rsid w:val="00EE39FC"/>
    <w:rsid w:val="00EE6B46"/>
    <w:rsid w:val="00EF3EF9"/>
    <w:rsid w:val="00EF52A1"/>
    <w:rsid w:val="00EF53AD"/>
    <w:rsid w:val="00F006FC"/>
    <w:rsid w:val="00F00A23"/>
    <w:rsid w:val="00F01476"/>
    <w:rsid w:val="00F04FB6"/>
    <w:rsid w:val="00F051E2"/>
    <w:rsid w:val="00F065DD"/>
    <w:rsid w:val="00F1189B"/>
    <w:rsid w:val="00F1202A"/>
    <w:rsid w:val="00F14FBD"/>
    <w:rsid w:val="00F17FD3"/>
    <w:rsid w:val="00F21027"/>
    <w:rsid w:val="00F246B6"/>
    <w:rsid w:val="00F2552A"/>
    <w:rsid w:val="00F25831"/>
    <w:rsid w:val="00F25AF0"/>
    <w:rsid w:val="00F25E7F"/>
    <w:rsid w:val="00F2645C"/>
    <w:rsid w:val="00F30D0F"/>
    <w:rsid w:val="00F3754F"/>
    <w:rsid w:val="00F41CA0"/>
    <w:rsid w:val="00F423C6"/>
    <w:rsid w:val="00F43538"/>
    <w:rsid w:val="00F4545B"/>
    <w:rsid w:val="00F46405"/>
    <w:rsid w:val="00F50524"/>
    <w:rsid w:val="00F511F6"/>
    <w:rsid w:val="00F60B45"/>
    <w:rsid w:val="00F61155"/>
    <w:rsid w:val="00F61C79"/>
    <w:rsid w:val="00F67C8F"/>
    <w:rsid w:val="00F70042"/>
    <w:rsid w:val="00F738D8"/>
    <w:rsid w:val="00F74D24"/>
    <w:rsid w:val="00F7562F"/>
    <w:rsid w:val="00F83044"/>
    <w:rsid w:val="00F84256"/>
    <w:rsid w:val="00F91376"/>
    <w:rsid w:val="00FA0495"/>
    <w:rsid w:val="00FA0757"/>
    <w:rsid w:val="00FA56A5"/>
    <w:rsid w:val="00FA69C1"/>
    <w:rsid w:val="00FB0D25"/>
    <w:rsid w:val="00FB40B9"/>
    <w:rsid w:val="00FB4990"/>
    <w:rsid w:val="00FB6A62"/>
    <w:rsid w:val="00FC04A4"/>
    <w:rsid w:val="00FC120A"/>
    <w:rsid w:val="00FC20BD"/>
    <w:rsid w:val="00FC2AAC"/>
    <w:rsid w:val="00FC4676"/>
    <w:rsid w:val="00FD1FC7"/>
    <w:rsid w:val="00FD2E16"/>
    <w:rsid w:val="00FD56BC"/>
    <w:rsid w:val="00FF017D"/>
    <w:rsid w:val="00FF0194"/>
    <w:rsid w:val="00FF1835"/>
    <w:rsid w:val="00FF1F37"/>
    <w:rsid w:val="00FF42E2"/>
    <w:rsid w:val="00FF7D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2</TotalTime>
  <Pages>16</Pages>
  <Words>33571</Words>
  <Characters>191355</Characters>
  <Application>Microsoft Macintosh Word</Application>
  <DocSecurity>0</DocSecurity>
  <Lines>1594</Lines>
  <Paragraphs>448</Paragraphs>
  <ScaleCrop>false</ScaleCrop>
  <Company/>
  <LinksUpToDate>false</LinksUpToDate>
  <CharactersWithSpaces>224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271</cp:revision>
  <dcterms:created xsi:type="dcterms:W3CDTF">2016-10-13T21:27:00Z</dcterms:created>
  <dcterms:modified xsi:type="dcterms:W3CDTF">2016-10-2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